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Introduction</w:t>
      </w:r>
    </w:p>
    <w:p w14:paraId="33892553" w14:textId="79CC569C"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consistent and widespread declines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1FA001F0"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359D9" w:rsidRPr="00696146">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 Franks et al. 2018, Koleček et al. 2020)</w:t>
      </w:r>
      <w:r w:rsidR="00D92AF0"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8A11FC" w:rsidRPr="00696146">
        <w:rPr>
          <w:rFonts w:ascii="Times New Roman" w:hAnsi="Times New Roman" w:cs="Times New Roman"/>
          <w:sz w:val="24"/>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359D9" w:rsidRPr="00696146">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23A5DF4A"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D359D9" w:rsidRPr="00696146">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2761B4C2"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In order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696146">
        <w:rPr>
          <w:rFonts w:ascii="Times New Roman" w:hAnsi="Times New Roman" w:cs="Times New Roman"/>
          <w:b/>
          <w:sz w:val="24"/>
          <w:szCs w:val="24"/>
        </w:rPr>
        <w:t>Purpose</w:t>
      </w:r>
      <w:r w:rsidR="000B69DB" w:rsidRPr="00696146">
        <w:rPr>
          <w:rFonts w:ascii="Times New Roman" w:hAnsi="Times New Roman" w:cs="Times New Roman"/>
          <w:b/>
          <w:sz w:val="24"/>
          <w:szCs w:val="24"/>
        </w:rPr>
        <w:t xml:space="preserve">, </w:t>
      </w:r>
      <w:r w:rsidRPr="00696146">
        <w:rPr>
          <w:rFonts w:ascii="Times New Roman" w:hAnsi="Times New Roman" w:cs="Times New Roman"/>
          <w:b/>
          <w:sz w:val="24"/>
          <w:szCs w:val="24"/>
        </w:rPr>
        <w:t>objectives</w:t>
      </w:r>
      <w:r w:rsidR="000B69DB" w:rsidRPr="00696146">
        <w:rPr>
          <w:rFonts w:ascii="Times New Roman" w:hAnsi="Times New Roman" w:cs="Times New Roman"/>
          <w:b/>
          <w:sz w:val="24"/>
          <w:szCs w:val="24"/>
        </w:rPr>
        <w:t>, and hypotheses</w:t>
      </w:r>
    </w:p>
    <w:p w14:paraId="4ED845FC" w14:textId="369AD7A2"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and comparing 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w:t>
      </w:r>
      <w:r w:rsidRPr="00696146">
        <w:rPr>
          <w:rFonts w:ascii="Times New Roman" w:hAnsi="Times New Roman" w:cs="Times New Roman"/>
          <w:sz w:val="24"/>
          <w:szCs w:val="24"/>
        </w:rPr>
        <w:lastRenderedPageBreak/>
        <w:t>effects of climate factors and 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sites located in mature, primarily deciduous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631DB880"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F15A58" w:rsidRPr="00696146">
        <w:rPr>
          <w:rFonts w:ascii="Times New Roman" w:hAnsi="Times New Roman" w:cs="Times New Roman"/>
          <w:sz w:val="24"/>
          <w:szCs w:val="24"/>
        </w:rPr>
        <w:t xml:space="preserve">systematic changes in the structure of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associated with changes in </w:t>
      </w:r>
      <w:bookmarkStart w:id="0" w:name="_Hlk128419981"/>
      <w:r w:rsidRPr="00696146">
        <w:rPr>
          <w:rFonts w:ascii="Times New Roman" w:hAnsi="Times New Roman" w:cs="Times New Roman"/>
          <w:sz w:val="24"/>
          <w:szCs w:val="24"/>
        </w:rPr>
        <w:t xml:space="preserve">both </w:t>
      </w:r>
      <w:r w:rsidR="00F15A58" w:rsidRPr="00696146">
        <w:rPr>
          <w:rFonts w:ascii="Times New Roman" w:hAnsi="Times New Roman" w:cs="Times New Roman"/>
          <w:sz w:val="24"/>
          <w:szCs w:val="24"/>
        </w:rPr>
        <w:t>temperature and precipitation, but those relationships are mediated by latitude and elevation</w:t>
      </w:r>
      <w:bookmarkEnd w:id="0"/>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740581" w:rsidRPr="00696146">
        <w:rPr>
          <w:rFonts w:ascii="Times New Roman" w:hAnsi="Times New Roman" w:cs="Times New Roman"/>
          <w:sz w:val="24"/>
          <w:szCs w:val="24"/>
        </w:rPr>
        <w:t>would</w:t>
      </w:r>
      <w:r w:rsidR="00F15A58" w:rsidRPr="00696146">
        <w:rPr>
          <w:rFonts w:ascii="Times New Roman" w:hAnsi="Times New Roman" w:cs="Times New Roman"/>
          <w:sz w:val="24"/>
          <w:szCs w:val="24"/>
        </w:rPr>
        <w:t xml:space="preserve"> vary by guild designation, latitude, and elevation.</w:t>
      </w:r>
      <w:r w:rsidR="00740581" w:rsidRPr="00696146">
        <w:rPr>
          <w:rFonts w:ascii="Times New Roman" w:hAnsi="Times New Roman" w:cs="Times New Roman"/>
          <w:sz w:val="24"/>
          <w:szCs w:val="24"/>
        </w:rPr>
        <w:t xml:space="preserve"> Alternatively, forest </w:t>
      </w:r>
      <w:r w:rsidR="006571D5" w:rsidRPr="00696146">
        <w:rPr>
          <w:rFonts w:ascii="Times New Roman" w:hAnsi="Times New Roman" w:cs="Times New Roman"/>
          <w:sz w:val="24"/>
          <w:szCs w:val="24"/>
        </w:rPr>
        <w:t>song</w:t>
      </w:r>
      <w:r w:rsidR="00740581" w:rsidRPr="00696146">
        <w:rPr>
          <w:rFonts w:ascii="Times New Roman" w:hAnsi="Times New Roman" w:cs="Times New Roman"/>
          <w:sz w:val="24"/>
          <w:szCs w:val="24"/>
        </w:rPr>
        <w:t xml:space="preserve">bird community changes may not be associated with changes in either temperature or precipitation, or there may not be a significant interaction with either latitude or elevation. To </w:t>
      </w:r>
      <w:r w:rsidR="00C65572" w:rsidRPr="00696146">
        <w:rPr>
          <w:rFonts w:ascii="Times New Roman" w:hAnsi="Times New Roman" w:cs="Times New Roman"/>
          <w:sz w:val="24"/>
          <w:szCs w:val="24"/>
        </w:rPr>
        <w:t xml:space="preserve">holistically </w:t>
      </w:r>
      <w:r w:rsidR="00740581" w:rsidRPr="00696146">
        <w:rPr>
          <w:rFonts w:ascii="Times New Roman" w:hAnsi="Times New Roman" w:cs="Times New Roman"/>
          <w:sz w:val="24"/>
          <w:szCs w:val="24"/>
        </w:rPr>
        <w:t xml:space="preserve">compare these competing hypotheses, I </w:t>
      </w:r>
      <w:r w:rsidR="006838AA" w:rsidRPr="00696146">
        <w:rPr>
          <w:rFonts w:ascii="Times New Roman" w:hAnsi="Times New Roman" w:cs="Times New Roman"/>
          <w:sz w:val="24"/>
          <w:szCs w:val="24"/>
        </w:rPr>
        <w:t>focused on overall species richness, 4 guild designations, and 16 focal forest songbird species</w:t>
      </w:r>
      <w:r w:rsidR="00955498" w:rsidRPr="00696146">
        <w:rPr>
          <w:rFonts w:ascii="Times New Roman" w:hAnsi="Times New Roman" w:cs="Times New Roman"/>
          <w:sz w:val="24"/>
          <w:szCs w:val="24"/>
        </w:rPr>
        <w:t xml:space="preserve"> (Table 1)</w:t>
      </w:r>
      <w:r w:rsidR="006838AA" w:rsidRPr="00696146">
        <w:rPr>
          <w:rFonts w:ascii="Times New Roman" w:hAnsi="Times New Roman" w:cs="Times New Roman"/>
          <w:sz w:val="24"/>
          <w:szCs w:val="24"/>
        </w:rPr>
        <w:t xml:space="preserve"> and </w:t>
      </w:r>
      <w:r w:rsidR="00740581" w:rsidRPr="00696146">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696146" w:rsidRDefault="005F19A0"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Study area</w:t>
      </w:r>
    </w:p>
    <w:p w14:paraId="1E1F0B85" w14:textId="4FFDCCAC"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280987" w:rsidRPr="00696146">
        <w:rPr>
          <w:rFonts w:ascii="Times New Roman" w:hAnsi="Times New Roman" w:cs="Times New Roman"/>
          <w:sz w:val="24"/>
          <w:szCs w:val="24"/>
        </w:rPr>
        <w:t>sites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sites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280987" w:rsidRPr="00696146">
        <w:rPr>
          <w:rFonts w:ascii="Times New Roman" w:hAnsi="Times New Roman" w:cs="Times New Roman"/>
          <w:sz w:val="24"/>
          <w:szCs w:val="24"/>
        </w:rPr>
        <w:t>site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280987" w:rsidRPr="00696146">
        <w:rPr>
          <w:rFonts w:ascii="Times New Roman" w:hAnsi="Times New Roman" w:cs="Times New Roman"/>
          <w:sz w:val="24"/>
          <w:szCs w:val="24"/>
        </w:rPr>
        <w:t>site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280987" w:rsidRPr="00696146">
        <w:rPr>
          <w:rFonts w:ascii="Times New Roman" w:hAnsi="Times New Roman" w:cs="Times New Roman"/>
          <w:sz w:val="24"/>
          <w:szCs w:val="24"/>
        </w:rPr>
        <w:t>site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sidRPr="00696146">
        <w:rPr>
          <w:rFonts w:ascii="Times New Roman" w:hAnsi="Times New Roman" w:cs="Times New Roman"/>
          <w:sz w:val="24"/>
          <w:szCs w:val="24"/>
        </w:rPr>
        <w:t>, and distances between sampling sites were at least 200 m.</w:t>
      </w:r>
    </w:p>
    <w:p w14:paraId="2809ADAE" w14:textId="39604E8D" w:rsidR="0033391A" w:rsidRPr="00696146" w:rsidRDefault="008501AD"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696146">
        <w:rPr>
          <w:rFonts w:ascii="Times New Roman" w:hAnsi="Times New Roman" w:cs="Times New Roman"/>
          <w:sz w:val="24"/>
        </w:rPr>
        <w:t>–</w:t>
      </w:r>
      <w:r w:rsidR="0033391A" w:rsidRPr="00696146">
        <w:rPr>
          <w:rFonts w:ascii="Times New Roman" w:hAnsi="Times New Roman" w:cs="Times New Roman"/>
          <w:sz w:val="24"/>
          <w:szCs w:val="24"/>
        </w:rPr>
        <w:t xml:space="preserve">1015 m in elevat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Fagus grandifolia</w:t>
      </w:r>
      <w:r w:rsidR="0033391A" w:rsidRPr="00696146">
        <w:rPr>
          <w:rFonts w:ascii="Times New Roman" w:hAnsi="Times New Roman" w:cs="Times New Roman"/>
          <w:sz w:val="24"/>
          <w:szCs w:val="24"/>
        </w:rPr>
        <w:t xml:space="preserve">), and </w:t>
      </w:r>
      <w:r w:rsidR="0033391A" w:rsidRPr="00696146">
        <w:rPr>
          <w:rFonts w:ascii="Times New Roman" w:hAnsi="Times New Roman" w:cs="Times New Roman"/>
          <w:sz w:val="24"/>
          <w:szCs w:val="24"/>
        </w:rPr>
        <w:lastRenderedPageBreak/>
        <w:t>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r w:rsidR="0033391A" w:rsidRPr="00696146">
        <w:rPr>
          <w:rFonts w:ascii="Times New Roman" w:hAnsi="Times New Roman" w:cs="Times New Roman"/>
          <w:i/>
          <w:sz w:val="24"/>
          <w:szCs w:val="24"/>
        </w:rPr>
        <w:t>Picea rubens</w:t>
      </w:r>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Abies balsamea</w:t>
      </w:r>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Betula papyrifera</w:t>
      </w:r>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Viburnum alnifolium</w:t>
      </w:r>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pensylvanicum</w:t>
      </w:r>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8CAA034" w:rsidR="0033391A" w:rsidRPr="00696146" w:rsidRDefault="00681F7F" w:rsidP="00D62382">
      <w:pPr>
        <w:widowControl w:val="0"/>
        <w:spacing w:line="276" w:lineRule="auto"/>
        <w:ind w:firstLine="720"/>
        <w:rPr>
          <w:rFonts w:ascii="Times New Roman" w:hAnsi="Times New Roman" w:cs="Times New Roman"/>
          <w:sz w:val="24"/>
        </w:rPr>
      </w:pPr>
      <w:r w:rsidRPr="00696146">
        <w:rPr>
          <w:rFonts w:ascii="Times New Roman" w:hAnsi="Times New Roman" w:cs="Times New Roman"/>
          <w:sz w:val="24"/>
          <w:szCs w:val="24"/>
        </w:rPr>
        <w:t xml:space="preserve">MNF is located in east-central West Virginia and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sidR="00D62382" w:rsidRPr="00696146">
        <w:rPr>
          <w:rFonts w:ascii="Times New Roman" w:hAnsi="Times New Roman" w:cs="Times New Roman"/>
          <w:sz w:val="24"/>
        </w:rPr>
        <w:t>MNF</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is comprised primarily of 70–100 year-old stands with high regional tree diversity and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mesophytic, northern hardwoods, red spruce, and dry oaks). Mixed mesophytic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Liriodendron tulipifera</w:t>
      </w:r>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Q. prinus</w:t>
      </w:r>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Q. velutina</w:t>
      </w:r>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spp).</w:t>
      </w:r>
    </w:p>
    <w:p w14:paraId="755EB3A2" w14:textId="0D1F5284" w:rsidR="00927AD5" w:rsidRPr="00696146" w:rsidRDefault="007029EE" w:rsidP="007029EE">
      <w:pPr>
        <w:spacing w:line="276" w:lineRule="auto"/>
        <w:ind w:firstLine="720"/>
        <w:rPr>
          <w:rFonts w:ascii="Times New Roman" w:hAnsi="Times New Roman" w:cs="Times New Roman"/>
          <w:sz w:val="24"/>
        </w:rPr>
      </w:pPr>
      <w:r w:rsidRPr="00696146">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Betula lenta</w:t>
      </w:r>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I enacted 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 xml:space="preserve">data were from avian point count </w:t>
      </w:r>
      <w:r w:rsidR="004D3672" w:rsidRPr="00696146">
        <w:rPr>
          <w:rFonts w:ascii="Times New Roman" w:hAnsi="Times New Roman" w:cs="Times New Roman"/>
          <w:sz w:val="24"/>
          <w:szCs w:val="24"/>
        </w:rPr>
        <w:lastRenderedPageBreak/>
        <w:t>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 xml:space="preserve">Bird </w:t>
      </w:r>
      <w:r w:rsidR="006C324B" w:rsidRPr="00696146">
        <w:rPr>
          <w:rFonts w:ascii="Times New Roman" w:hAnsi="Times New Roman" w:cs="Times New Roman"/>
          <w:b/>
          <w:bCs/>
          <w:sz w:val="24"/>
          <w:szCs w:val="24"/>
        </w:rPr>
        <w:t>count</w:t>
      </w:r>
      <w:r w:rsidRPr="00696146">
        <w:rPr>
          <w:rFonts w:ascii="Times New Roman" w:hAnsi="Times New Roman" w:cs="Times New Roman"/>
          <w:b/>
          <w:bCs/>
          <w:sz w:val="24"/>
          <w:szCs w:val="24"/>
        </w:rPr>
        <w:t xml:space="preserve"> data</w:t>
      </w:r>
    </w:p>
    <w:p w14:paraId="3DA68398" w14:textId="29D1EA8F" w:rsidR="00A72731" w:rsidRPr="00696146" w:rsidRDefault="00C42C3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istorical avian point count </w:t>
      </w:r>
      <w:r w:rsidR="00FC36B3" w:rsidRPr="00696146">
        <w:rPr>
          <w:rFonts w:ascii="Times New Roman" w:hAnsi="Times New Roman" w:cs="Times New Roman"/>
          <w:sz w:val="24"/>
          <w:szCs w:val="24"/>
        </w:rPr>
        <w:t xml:space="preserve">survey </w:t>
      </w:r>
      <w:r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Pr="00696146">
        <w:rPr>
          <w:rFonts w:ascii="Times New Roman" w:hAnsi="Times New Roman" w:cs="Times New Roman"/>
          <w:sz w:val="24"/>
          <w:szCs w:val="24"/>
        </w:rPr>
        <w:t xml:space="preserve">sampling </w:t>
      </w:r>
      <w:r w:rsidR="00773199" w:rsidRPr="00696146">
        <w:rPr>
          <w:rFonts w:ascii="Times New Roman" w:hAnsi="Times New Roman" w:cs="Times New Roman"/>
          <w:sz w:val="24"/>
          <w:szCs w:val="24"/>
        </w:rPr>
        <w:t>sites</w:t>
      </w:r>
      <w:r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sampling </w:t>
      </w:r>
      <w:r w:rsidR="00773199" w:rsidRPr="00696146">
        <w:rPr>
          <w:rFonts w:ascii="Times New Roman" w:hAnsi="Times New Roman" w:cs="Times New Roman"/>
          <w:sz w:val="24"/>
          <w:szCs w:val="24"/>
        </w:rPr>
        <w:t>sites</w:t>
      </w:r>
      <w:r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Pr="00696146">
        <w:rPr>
          <w:rFonts w:ascii="Times New Roman" w:hAnsi="Times New Roman" w:cs="Times New Roman"/>
          <w:sz w:val="24"/>
          <w:szCs w:val="24"/>
        </w:rPr>
        <w:t xml:space="preserve"> sampling </w:t>
      </w:r>
      <w:r w:rsidR="00773199" w:rsidRPr="00696146">
        <w:rPr>
          <w:rFonts w:ascii="Times New Roman" w:hAnsi="Times New Roman" w:cs="Times New Roman"/>
          <w:sz w:val="24"/>
          <w:szCs w:val="24"/>
        </w:rPr>
        <w:t>sites</w:t>
      </w:r>
      <w:r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sites.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replicates (mean = 1.2 ± 0.4 replicates)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site per year</w:t>
      </w:r>
      <w:r w:rsidR="003C47B1" w:rsidRPr="00696146">
        <w:rPr>
          <w:rFonts w:ascii="Times New Roman" w:hAnsi="Times New Roman" w:cs="Times New Roman"/>
          <w:sz w:val="24"/>
          <w:szCs w:val="24"/>
        </w:rPr>
        <w:t xml:space="preserve"> in my data analyses</w:t>
      </w:r>
      <w:r w:rsidR="00BE0971" w:rsidRPr="00696146">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 xml:space="preserve">a single </w:t>
      </w:r>
      <w:r w:rsidRPr="00696146">
        <w:rPr>
          <w:rFonts w:ascii="Times New Roman" w:hAnsi="Times New Roman" w:cs="Times New Roman"/>
          <w:sz w:val="24"/>
          <w:szCs w:val="24"/>
        </w:rPr>
        <w:lastRenderedPageBreak/>
        <w:t>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185AC66F"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696146">
        <w:rPr>
          <w:rFonts w:ascii="Times New Roman" w:hAnsi="Times New Roman" w:cs="Times New Roman"/>
          <w:b/>
          <w:bCs/>
          <w:sz w:val="24"/>
        </w:rPr>
        <w:t>E</w:t>
      </w:r>
      <w:r w:rsidR="00DA59E3" w:rsidRPr="00696146">
        <w:rPr>
          <w:rFonts w:ascii="Times New Roman" w:hAnsi="Times New Roman" w:cs="Times New Roman"/>
          <w:b/>
          <w:bCs/>
          <w:sz w:val="24"/>
        </w:rPr>
        <w:t>nvironmental data</w:t>
      </w:r>
    </w:p>
    <w:p w14:paraId="2B2BCBA3" w14:textId="5467212E" w:rsidR="006A5D5D" w:rsidRPr="00696146" w:rsidRDefault="00CD4B85" w:rsidP="007A1808">
      <w:pPr>
        <w:spacing w:line="276" w:lineRule="auto"/>
        <w:ind w:firstLine="720"/>
        <w:rPr>
          <w:rFonts w:ascii="Times New Roman" w:hAnsi="Times New Roman" w:cs="Times New Roman"/>
          <w:sz w:val="24"/>
        </w:rPr>
      </w:pPr>
      <w:bookmarkStart w:id="1"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center point of the sampling site. Mean elevation within 50 m of each sampling sit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r w:rsidR="002A31A6" w:rsidRPr="00696146">
        <w:rPr>
          <w:rFonts w:ascii="Times New Roman" w:hAnsi="Times New Roman" w:cs="Times New Roman"/>
          <w:sz w:val="24"/>
        </w:rPr>
        <w:t xml:space="preserve">, and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D04C9" w:rsidRPr="00696146">
        <w:rPr>
          <w:rFonts w:ascii="Times New Roman" w:hAnsi="Times New Roman" w:cs="Times New Roman"/>
          <w:sz w:val="24"/>
          <w:szCs w:val="24"/>
        </w:rPr>
        <w:t>site</w:t>
      </w:r>
      <w:r w:rsidR="006A5D5D" w:rsidRPr="00696146">
        <w:rPr>
          <w:rFonts w:ascii="Times New Roman" w:hAnsi="Times New Roman" w:cs="Times New Roman"/>
          <w:sz w:val="24"/>
        </w:rPr>
        <w:t>) forest type (deciduous, mixed, or coniferous), and proportion of any type of forest cover within 1 km</w:t>
      </w:r>
      <w:r w:rsidR="002D04C9" w:rsidRPr="00696146">
        <w:rPr>
          <w:rFonts w:ascii="Times New Roman" w:hAnsi="Times New Roman" w:cs="Times New Roman"/>
          <w:sz w:val="24"/>
        </w:rPr>
        <w:t xml:space="preserve"> of the sampling site</w:t>
      </w:r>
      <w:r w:rsidR="006A5D5D" w:rsidRPr="00696146">
        <w:rPr>
          <w:rFonts w:ascii="Times New Roman" w:hAnsi="Times New Roman" w:cs="Times New Roman"/>
          <w:sz w:val="24"/>
        </w:rPr>
        <w:t xml:space="preserve">. Mode aspect and mode TPI within 50 m of each sampling site were derived from Shuttle Radar Topography Mission digital elevation data. </w:t>
      </w:r>
      <w:r w:rsidR="0060613D" w:rsidRPr="00696146">
        <w:rPr>
          <w:rFonts w:ascii="Times New Roman" w:hAnsi="Times New Roman" w:cs="Times New Roman"/>
          <w:sz w:val="24"/>
        </w:rPr>
        <w:t xml:space="preserve">To determine 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 xml:space="preserve">(Jin et al. </w:t>
      </w:r>
      <w:r w:rsidR="006A5D5D" w:rsidRPr="00696146">
        <w:rPr>
          <w:rFonts w:ascii="Times New Roman" w:hAnsi="Times New Roman" w:cs="Times New Roman"/>
          <w:noProof/>
          <w:sz w:val="24"/>
        </w:rPr>
        <w:lastRenderedPageBreak/>
        <w:t>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 xml:space="preserve">). </w:t>
      </w:r>
    </w:p>
    <w:bookmarkEnd w:id="1"/>
    <w:p w14:paraId="4C91C7C2" w14:textId="76892458" w:rsidR="003D46EE" w:rsidRPr="00696146" w:rsidRDefault="003D46EE"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overall species and guild richness from a hierarchical community model</w:t>
      </w:r>
    </w:p>
    <w:p w14:paraId="4D24F654" w14:textId="4FAECCFB" w:rsidR="00004DE7" w:rsidRPr="00696146"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site 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772450" w:rsidRPr="00696146">
        <w:rPr>
          <w:rFonts w:ascii="Times New Roman" w:hAnsi="Times New Roman" w:cs="Times New Roman"/>
          <w:sz w:val="24"/>
          <w:szCs w:val="24"/>
        </w:rPr>
        <w:t>. Community-level parameters were incorporated to inform species-specific intercepts and slope coefficients of site covariates for modeling species-specific site occupancy and to inform slope coefficients of detection covariates for modeling species-specific detection probability.</w:t>
      </w:r>
      <w:r w:rsidR="00D57FDA" w:rsidRPr="00696146">
        <w:rPr>
          <w:rFonts w:ascii="Times New Roman" w:hAnsi="Times New Roman" w:cs="Times New Roman"/>
          <w:sz w:val="24"/>
          <w:szCs w:val="24"/>
        </w:rPr>
        <w:t xml:space="preserve"> </w:t>
      </w:r>
      <w:r w:rsidR="00DE08CF" w:rsidRPr="00696146">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sidRPr="00696146">
        <w:rPr>
          <w:rFonts w:ascii="Times New Roman" w:hAnsi="Times New Roman" w:cs="Times New Roman"/>
          <w:sz w:val="24"/>
          <w:szCs w:val="24"/>
        </w:rPr>
        <w:t xml:space="preserve"> </w:t>
      </w:r>
      <w:r w:rsidR="00DE08CF" w:rsidRPr="00696146">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12AFC56C" w:rsidR="00D57FDA" w:rsidRPr="00696146" w:rsidRDefault="00241729"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For the species-specific occupancy model within the hierarchical community model, I assumed that species occurrence was a Bernoulli random variable </w:t>
      </w:r>
      <w:r w:rsidR="004136F6" w:rsidRPr="00696146">
        <w:rPr>
          <w:rFonts w:ascii="Times New Roman" w:hAnsi="Times New Roman" w:cs="Times New Roman"/>
          <w:sz w:val="24"/>
          <w:szCs w:val="24"/>
        </w:rPr>
        <w:t xml:space="preserve">and used a logit link to model </w:t>
      </w:r>
      <w:r w:rsidR="001973B6" w:rsidRPr="00696146">
        <w:rPr>
          <w:rFonts w:ascii="Times New Roman" w:hAnsi="Times New Roman" w:cs="Times New Roman"/>
          <w:sz w:val="24"/>
          <w:szCs w:val="24"/>
        </w:rPr>
        <w:t xml:space="preserve">linear </w:t>
      </w:r>
      <w:r w:rsidR="004136F6" w:rsidRPr="00696146">
        <w:rPr>
          <w:rFonts w:ascii="Times New Roman" w:hAnsi="Times New Roman" w:cs="Times New Roman"/>
          <w:sz w:val="24"/>
          <w:szCs w:val="24"/>
        </w:rPr>
        <w:t>relationships with</w:t>
      </w:r>
      <w:r w:rsidRPr="00696146">
        <w:rPr>
          <w:rFonts w:ascii="Times New Roman" w:hAnsi="Times New Roman" w:cs="Times New Roman"/>
          <w:sz w:val="24"/>
          <w:szCs w:val="24"/>
        </w:rPr>
        <w:t xml:space="preserve"> </w:t>
      </w:r>
      <w:r w:rsidR="004136F6" w:rsidRPr="00696146">
        <w:rPr>
          <w:rFonts w:ascii="Times New Roman" w:hAnsi="Times New Roman" w:cs="Times New Roman"/>
          <w:sz w:val="24"/>
          <w:szCs w:val="24"/>
        </w:rPr>
        <w:t xml:space="preserve">the </w:t>
      </w:r>
      <w:r w:rsidR="000F77ED" w:rsidRPr="00696146">
        <w:rPr>
          <w:rFonts w:ascii="Times New Roman" w:hAnsi="Times New Roman" w:cs="Times New Roman"/>
          <w:sz w:val="24"/>
          <w:szCs w:val="24"/>
        </w:rPr>
        <w:t>6 s</w:t>
      </w:r>
      <w:r w:rsidR="00DE08CF" w:rsidRPr="00696146">
        <w:rPr>
          <w:rFonts w:ascii="Times New Roman" w:hAnsi="Times New Roman" w:cs="Times New Roman"/>
          <w:sz w:val="24"/>
          <w:szCs w:val="24"/>
        </w:rPr>
        <w:t>ite covariates</w:t>
      </w:r>
      <w:r w:rsidRPr="00696146">
        <w:rPr>
          <w:rFonts w:ascii="Times New Roman" w:hAnsi="Times New Roman" w:cs="Times New Roman"/>
          <w:sz w:val="24"/>
          <w:szCs w:val="24"/>
        </w:rPr>
        <w:t xml:space="preserve">, which </w:t>
      </w:r>
      <w:r w:rsidR="00DE08CF" w:rsidRPr="00696146">
        <w:rPr>
          <w:rFonts w:ascii="Times New Roman" w:hAnsi="Times New Roman" w:cs="Times New Roman"/>
          <w:sz w:val="24"/>
          <w:szCs w:val="24"/>
        </w:rPr>
        <w:t xml:space="preserve">consisted of </w:t>
      </w:r>
      <w:r w:rsidR="00DC7485" w:rsidRPr="00696146">
        <w:rPr>
          <w:rFonts w:ascii="Times New Roman" w:hAnsi="Times New Roman" w:cs="Times New Roman"/>
          <w:sz w:val="24"/>
          <w:szCs w:val="24"/>
        </w:rPr>
        <w:t>latitude</w:t>
      </w:r>
      <w:r w:rsidR="000F77ED" w:rsidRPr="00696146">
        <w:rPr>
          <w:rFonts w:ascii="Times New Roman" w:hAnsi="Times New Roman" w:cs="Times New Roman"/>
          <w:sz w:val="24"/>
          <w:szCs w:val="24"/>
        </w:rPr>
        <w:t>, elevation, aspect, TPI, dominant forest type, and proportion of forest.</w:t>
      </w:r>
      <w:r w:rsidR="001A0DD5" w:rsidRPr="00696146">
        <w:rPr>
          <w:rFonts w:ascii="Times New Roman" w:hAnsi="Times New Roman" w:cs="Times New Roman"/>
          <w:sz w:val="24"/>
          <w:szCs w:val="24"/>
        </w:rPr>
        <w:t xml:space="preserve"> </w:t>
      </w:r>
      <w:r w:rsidR="0047460C" w:rsidRPr="00696146">
        <w:rPr>
          <w:rFonts w:ascii="Times New Roman" w:hAnsi="Times New Roman" w:cs="Times New Roman"/>
          <w:sz w:val="24"/>
          <w:szCs w:val="24"/>
        </w:rPr>
        <w:t xml:space="preserve">All continuous site covariates were scaled prior to analysis. </w:t>
      </w:r>
      <w:r w:rsidR="005710A5"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724925" w:rsidRPr="00696146">
        <w:rPr>
          <w:rFonts w:ascii="Times New Roman" w:hAnsi="Times New Roman" w:cs="Times New Roman"/>
          <w:sz w:val="24"/>
          <w:szCs w:val="24"/>
        </w:rPr>
        <w:t>observed presence was a</w:t>
      </w:r>
      <w:r w:rsidR="005710A5" w:rsidRPr="00696146">
        <w:rPr>
          <w:rFonts w:ascii="Times New Roman" w:hAnsi="Times New Roman" w:cs="Times New Roman"/>
          <w:sz w:val="24"/>
          <w:szCs w:val="24"/>
        </w:rPr>
        <w:t xml:space="preserve"> Bernoulli random variable and used a logit link to model </w:t>
      </w:r>
      <w:r w:rsidR="001973B6" w:rsidRPr="00696146">
        <w:rPr>
          <w:rFonts w:ascii="Times New Roman" w:hAnsi="Times New Roman" w:cs="Times New Roman"/>
          <w:sz w:val="24"/>
          <w:szCs w:val="24"/>
        </w:rPr>
        <w:t xml:space="preserve">linear </w:t>
      </w:r>
      <w:r w:rsidR="005710A5" w:rsidRPr="00696146">
        <w:rPr>
          <w:rFonts w:ascii="Times New Roman" w:hAnsi="Times New Roman" w:cs="Times New Roman"/>
          <w:sz w:val="24"/>
          <w:szCs w:val="24"/>
        </w:rPr>
        <w:t xml:space="preserve">relationships with th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distributions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prior distribution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of the unknown values for each detection variable were informed by the observed data. </w:t>
      </w:r>
      <w:r w:rsidR="00C70238" w:rsidRPr="00696146">
        <w:rPr>
          <w:rFonts w:ascii="Times New Roman" w:hAnsi="Times New Roman" w:cs="Times New Roman"/>
          <w:sz w:val="24"/>
          <w:szCs w:val="24"/>
        </w:rPr>
        <w:t>In addition, because</w:t>
      </w:r>
      <w:r w:rsidR="00CA4D9C" w:rsidRPr="00696146">
        <w:rPr>
          <w:rFonts w:ascii="Times New Roman" w:hAnsi="Times New Roman" w:cs="Times New Roman"/>
          <w:sz w:val="24"/>
          <w:szCs w:val="24"/>
        </w:rPr>
        <w:t xml:space="preserve"> any given time interval (i.e., within-survey replicate) during the avian point count survey period</w:t>
      </w:r>
      <w:r w:rsidR="00C70238" w:rsidRPr="00696146">
        <w:rPr>
          <w:rFonts w:ascii="Times New Roman" w:hAnsi="Times New Roman" w:cs="Times New Roman"/>
          <w:sz w:val="24"/>
          <w:szCs w:val="24"/>
        </w:rPr>
        <w:t xml:space="preserve"> </w:t>
      </w:r>
      <w:r w:rsidR="00CA4D9C" w:rsidRPr="00696146">
        <w:rPr>
          <w:rFonts w:ascii="Times New Roman" w:hAnsi="Times New Roman" w:cs="Times New Roman"/>
          <w:sz w:val="24"/>
          <w:szCs w:val="24"/>
        </w:rPr>
        <w:t>ranged from 2 minutes to 5 minutes, I modeled the</w:t>
      </w:r>
      <w:r w:rsidR="00E76EC3" w:rsidRPr="00696146">
        <w:rPr>
          <w:rFonts w:ascii="Times New Roman" w:hAnsi="Times New Roman" w:cs="Times New Roman"/>
          <w:sz w:val="24"/>
          <w:szCs w:val="24"/>
        </w:rPr>
        <w:t xml:space="preserve"> adjusted</w:t>
      </w:r>
      <w:r w:rsidR="00CA4D9C" w:rsidRPr="00696146">
        <w:rPr>
          <w:rFonts w:ascii="Times New Roman" w:hAnsi="Times New Roman" w:cs="Times New Roman"/>
          <w:sz w:val="24"/>
          <w:szCs w:val="24"/>
        </w:rPr>
        <w:t xml:space="preserve"> probability of detection</w:t>
      </w:r>
      <w:r w:rsidR="00E76EC3" w:rsidRPr="00696146">
        <w:rPr>
          <w:rFonts w:ascii="Times New Roman" w:hAnsi="Times New Roman" w:cs="Times New Roman"/>
          <w:sz w:val="24"/>
          <w:szCs w:val="24"/>
        </w:rPr>
        <w:t xml:space="preserve"> (adjusted.p)</w:t>
      </w:r>
      <w:r w:rsidR="00CA4D9C" w:rsidRPr="00696146">
        <w:rPr>
          <w:rFonts w:ascii="Times New Roman" w:hAnsi="Times New Roman" w:cs="Times New Roman"/>
          <w:sz w:val="24"/>
          <w:szCs w:val="24"/>
        </w:rPr>
        <w:t xml:space="preserve"> for each 1-minute time interval using the following equation:</w:t>
      </w:r>
    </w:p>
    <w:p w14:paraId="53D479A2" w14:textId="1286818E" w:rsidR="00CA4D9C" w:rsidRPr="00696146" w:rsidRDefault="00CA4D9C" w:rsidP="00CA4D9C">
      <w:pPr>
        <w:spacing w:line="276" w:lineRule="auto"/>
        <w:jc w:val="center"/>
        <w:rPr>
          <w:rFonts w:ascii="Times New Roman" w:hAnsi="Times New Roman" w:cs="Times New Roman"/>
          <w:sz w:val="24"/>
          <w:szCs w:val="24"/>
          <w:vertAlign w:val="superscript"/>
        </w:rPr>
      </w:pPr>
      <w:r w:rsidRPr="00696146">
        <w:rPr>
          <w:rFonts w:ascii="Times New Roman" w:hAnsi="Times New Roman" w:cs="Times New Roman"/>
          <w:sz w:val="24"/>
          <w:szCs w:val="24"/>
        </w:rPr>
        <w:lastRenderedPageBreak/>
        <w:t>adjusted.p</w:t>
      </w:r>
      <w:r w:rsidRPr="00696146">
        <w:rPr>
          <w:rFonts w:ascii="Times New Roman" w:hAnsi="Times New Roman" w:cs="Times New Roman"/>
          <w:sz w:val="24"/>
          <w:szCs w:val="24"/>
          <w:vertAlign w:val="subscript"/>
        </w:rPr>
        <w:t>s,y,r,sp</w:t>
      </w:r>
      <w:r w:rsidRPr="00696146">
        <w:rPr>
          <w:rFonts w:ascii="Times New Roman" w:hAnsi="Times New Roman" w:cs="Times New Roman"/>
          <w:sz w:val="24"/>
          <w:szCs w:val="24"/>
        </w:rPr>
        <w:t xml:space="preserve"> = 1 – (1 – p</w:t>
      </w:r>
      <w:r w:rsidRPr="00696146">
        <w:rPr>
          <w:rFonts w:ascii="Times New Roman" w:hAnsi="Times New Roman" w:cs="Times New Roman"/>
          <w:sz w:val="24"/>
          <w:szCs w:val="24"/>
          <w:vertAlign w:val="subscript"/>
        </w:rPr>
        <w:t>s,y,r,sp</w:t>
      </w:r>
      <w:r w:rsidRPr="00696146">
        <w:rPr>
          <w:rFonts w:ascii="Times New Roman" w:hAnsi="Times New Roman" w:cs="Times New Roman"/>
          <w:sz w:val="24"/>
          <w:szCs w:val="24"/>
        </w:rPr>
        <w:t>)</w:t>
      </w:r>
      <w:r w:rsidRPr="00696146">
        <w:rPr>
          <w:rFonts w:ascii="Times New Roman" w:hAnsi="Times New Roman" w:cs="Times New Roman"/>
          <w:sz w:val="24"/>
          <w:szCs w:val="24"/>
          <w:vertAlign w:val="superscript"/>
        </w:rPr>
        <w:t>t</w:t>
      </w:r>
    </w:p>
    <w:p w14:paraId="1A962A81" w14:textId="0FB8A04B" w:rsidR="00772450" w:rsidRPr="00696146" w:rsidRDefault="00CA4D9C" w:rsidP="00CA4D9C">
      <w:pPr>
        <w:spacing w:line="276" w:lineRule="auto"/>
        <w:rPr>
          <w:rFonts w:ascii="Times New Roman" w:hAnsi="Times New Roman" w:cs="Times New Roman"/>
          <w:sz w:val="24"/>
          <w:szCs w:val="24"/>
        </w:rPr>
      </w:pPr>
      <w:r w:rsidRPr="00696146">
        <w:rPr>
          <w:rFonts w:ascii="Times New Roman" w:hAnsi="Times New Roman" w:cs="Times New Roman"/>
          <w:sz w:val="24"/>
          <w:szCs w:val="24"/>
        </w:rPr>
        <w:t>where s = sampling site, y = year, r = within-survey replicate</w:t>
      </w:r>
      <w:r w:rsidR="00577556" w:rsidRPr="00696146">
        <w:rPr>
          <w:rFonts w:ascii="Times New Roman" w:hAnsi="Times New Roman" w:cs="Times New Roman"/>
          <w:sz w:val="24"/>
          <w:szCs w:val="24"/>
        </w:rPr>
        <w:t xml:space="preserve"> across all survey replicates from that sampling site and year</w:t>
      </w:r>
      <w:r w:rsidRPr="00696146">
        <w:rPr>
          <w:rFonts w:ascii="Times New Roman" w:hAnsi="Times New Roman" w:cs="Times New Roman"/>
          <w:sz w:val="24"/>
          <w:szCs w:val="24"/>
        </w:rPr>
        <w:t>, sp = species, t = time length of within-survey replicate</w:t>
      </w:r>
      <w:r w:rsidR="00E76EC3" w:rsidRPr="00696146">
        <w:rPr>
          <w:rFonts w:ascii="Times New Roman" w:hAnsi="Times New Roman" w:cs="Times New Roman"/>
          <w:sz w:val="24"/>
          <w:szCs w:val="24"/>
        </w:rPr>
        <w:t>, and p = probability of detection</w:t>
      </w:r>
      <w:r w:rsidRPr="00696146">
        <w:rPr>
          <w:rFonts w:ascii="Times New Roman" w:hAnsi="Times New Roman" w:cs="Times New Roman"/>
          <w:sz w:val="24"/>
          <w:szCs w:val="24"/>
        </w:rPr>
        <w:t>.</w:t>
      </w:r>
    </w:p>
    <w:p w14:paraId="4C651FCA" w14:textId="503BCF2A" w:rsidR="00772450" w:rsidRPr="00696146"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sidRPr="00696146">
        <w:rPr>
          <w:rFonts w:ascii="Times New Roman" w:hAnsi="Times New Roman" w:cs="Times New Roman"/>
          <w:sz w:val="24"/>
          <w:szCs w:val="24"/>
        </w:rPr>
        <w:t xml:space="preserve">for each sampling site in each year </w:t>
      </w:r>
      <w:r w:rsidRPr="00696146">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127D3F2"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w:t>
      </w:r>
      <w:r w:rsidR="00C74AFF" w:rsidRPr="00696146">
        <w:rPr>
          <w:rFonts w:ascii="Times New Roman" w:hAnsi="Times New Roman" w:cs="Times New Roman"/>
          <w:sz w:val="24"/>
        </w:rPr>
        <w:t xml:space="preserve">moderately </w:t>
      </w:r>
      <w:r w:rsidR="00CC0067" w:rsidRPr="00696146">
        <w:rPr>
          <w:rFonts w:ascii="Times New Roman" w:hAnsi="Times New Roman" w:cs="Times New Roman"/>
          <w:sz w:val="24"/>
        </w:rPr>
        <w:t xml:space="preserve">low-information (i.e., vague) prior distributions, which are listed in Appendix B. A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CC0067" w:rsidRPr="00696146">
        <w:rPr>
          <w:rFonts w:ascii="Times New Roman" w:hAnsi="Times New Roman" w:cs="Times New Roman"/>
          <w:sz w:val="24"/>
        </w:rPr>
        <w:t xml:space="preserve">. I fit the models in JAGS (Plummer 2003) using the “jagsUI”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autojags” function to run 3 chains for each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CC0067" w:rsidRPr="00696146">
        <w:rPr>
          <w:rFonts w:ascii="Times New Roman" w:hAnsi="Times New Roman" w:cs="Times New Roman"/>
          <w:sz w:val="24"/>
        </w:rPr>
        <w:t xml:space="preserve">; models iteratively ran until reasonable convergence (R̂ ≤ 1.1) was achieved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resulting in 3,000 posterior draws.</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relationships with climate factors</w:t>
      </w:r>
      <w:r w:rsidR="00BE16F6" w:rsidRPr="00696146">
        <w:rPr>
          <w:rFonts w:ascii="Times New Roman" w:hAnsi="Times New Roman" w:cs="Times New Roman"/>
          <w:i/>
          <w:iCs/>
          <w:sz w:val="24"/>
          <w:szCs w:val="24"/>
        </w:rPr>
        <w:t xml:space="preserve"> and</w:t>
      </w:r>
      <w:r w:rsidRPr="00696146">
        <w:rPr>
          <w:rFonts w:ascii="Times New Roman" w:hAnsi="Times New Roman" w:cs="Times New Roman"/>
          <w:i/>
          <w:iCs/>
          <w:sz w:val="24"/>
          <w:szCs w:val="24"/>
        </w:rPr>
        <w:t xml:space="preserve"> </w:t>
      </w:r>
      <w:r w:rsidR="00BE16F6" w:rsidRPr="00696146">
        <w:rPr>
          <w:rFonts w:ascii="Times New Roman" w:hAnsi="Times New Roman" w:cs="Times New Roman"/>
          <w:i/>
          <w:iCs/>
          <w:sz w:val="24"/>
          <w:szCs w:val="24"/>
        </w:rPr>
        <w:t xml:space="preserve">temporal trends </w:t>
      </w:r>
      <w:r w:rsidRPr="00696146">
        <w:rPr>
          <w:rFonts w:ascii="Times New Roman" w:hAnsi="Times New Roman" w:cs="Times New Roman"/>
          <w:i/>
          <w:iCs/>
          <w:sz w:val="24"/>
          <w:szCs w:val="24"/>
        </w:rPr>
        <w:t>for overall species and guild richness</w:t>
      </w:r>
    </w:p>
    <w:p w14:paraId="567CAA92" w14:textId="5D1B086E" w:rsidR="00FE655A" w:rsidRPr="00696146"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sidRPr="00696146">
        <w:rPr>
          <w:rFonts w:ascii="Times New Roman" w:hAnsi="Times New Roman" w:cs="Times New Roman"/>
          <w:sz w:val="24"/>
          <w:szCs w:val="24"/>
        </w:rPr>
        <w:t xml:space="preserve"> I </w:t>
      </w:r>
      <w:r w:rsidR="009365B1" w:rsidRPr="00696146">
        <w:rPr>
          <w:rFonts w:ascii="Times New Roman" w:hAnsi="Times New Roman" w:cs="Times New Roman"/>
          <w:sz w:val="24"/>
          <w:szCs w:val="24"/>
        </w:rPr>
        <w:t xml:space="preserve">assumed that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temperature, which </w:t>
      </w:r>
      <w:r w:rsidR="00916E5C" w:rsidRPr="00696146">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sidRPr="00696146">
        <w:rPr>
          <w:rFonts w:ascii="Times New Roman" w:hAnsi="Times New Roman" w:cs="Times New Roman"/>
          <w:sz w:val="24"/>
          <w:szCs w:val="24"/>
        </w:rPr>
        <w:t>HBEF</w:t>
      </w:r>
      <w:r w:rsidR="00916E5C" w:rsidRPr="00696146">
        <w:rPr>
          <w:rFonts w:ascii="Times New Roman" w:hAnsi="Times New Roman" w:cs="Times New Roman"/>
          <w:sz w:val="24"/>
          <w:szCs w:val="24"/>
        </w:rPr>
        <w:t xml:space="preserve"> (14.3°C), </w:t>
      </w:r>
      <w:r w:rsidR="007C5898" w:rsidRPr="00696146">
        <w:rPr>
          <w:rFonts w:ascii="Times New Roman" w:hAnsi="Times New Roman" w:cs="Times New Roman"/>
          <w:sz w:val="24"/>
          <w:szCs w:val="24"/>
        </w:rPr>
        <w:t>MNF</w:t>
      </w:r>
      <w:r w:rsidR="00916E5C" w:rsidRPr="00696146">
        <w:rPr>
          <w:rFonts w:ascii="Times New Roman" w:hAnsi="Times New Roman" w:cs="Times New Roman"/>
          <w:sz w:val="24"/>
          <w:szCs w:val="24"/>
        </w:rPr>
        <w:t xml:space="preserve"> (16.3°C), and </w:t>
      </w:r>
      <w:r w:rsidR="007C5898" w:rsidRPr="00696146">
        <w:rPr>
          <w:rFonts w:ascii="Times New Roman" w:hAnsi="Times New Roman" w:cs="Times New Roman"/>
          <w:sz w:val="24"/>
          <w:szCs w:val="24"/>
        </w:rPr>
        <w:t>NCNF</w:t>
      </w:r>
      <w:r w:rsidR="00916E5C" w:rsidRPr="00696146">
        <w:rPr>
          <w:rFonts w:ascii="Times New Roman" w:hAnsi="Times New Roman" w:cs="Times New Roman"/>
          <w:sz w:val="24"/>
          <w:szCs w:val="24"/>
        </w:rPr>
        <w:t xml:space="preserve"> (18.6°C), respectively.</w:t>
      </w:r>
      <w:r w:rsidR="00602061" w:rsidRPr="00696146">
        <w:rPr>
          <w:rFonts w:ascii="Times New Roman" w:hAnsi="Times New Roman" w:cs="Times New Roman"/>
          <w:sz w:val="24"/>
          <w:szCs w:val="24"/>
        </w:rPr>
        <w:t xml:space="preserve"> All continuous predictor variables were 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 xml:space="preserve">The total number of slope coefficients was 22, corresponding to </w:t>
      </w:r>
      <w:r w:rsidR="007C5898" w:rsidRPr="00696146">
        <w:rPr>
          <w:rFonts w:ascii="Times New Roman" w:hAnsi="Times New Roman" w:cs="Times New Roman"/>
          <w:sz w:val="24"/>
          <w:szCs w:val="24"/>
        </w:rPr>
        <w:t>8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dominant forest type, and proportion of forest), 9 two-way interactions (elevation × year, elevation ×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elevation × SD temperature, elevation × current </w:t>
      </w:r>
      <w:r w:rsidR="00507DF0" w:rsidRPr="00696146">
        <w:rPr>
          <w:rFonts w:ascii="Times New Roman" w:hAnsi="Times New Roman" w:cs="Times New Roman"/>
          <w:sz w:val="24"/>
          <w:szCs w:val="24"/>
        </w:rPr>
        <w:lastRenderedPageBreak/>
        <w:t>precipitation, elevation × previous precipitation, mean temperature × year, mean temperature × SD temperature, mean temperature × current precipitation, and mean temperature × previous precipitation), and 4 three-way interactions (elevation × mean temperature × year, elevation × mean temperature × SD temperature, elevation × mean temperature × current precipitation, elevation × mean temperature × previous precipitation).</w:t>
      </w:r>
      <w:r w:rsidR="00886DFF" w:rsidRPr="00696146">
        <w:rPr>
          <w:rFonts w:ascii="Times New Roman" w:hAnsi="Times New Roman" w:cs="Times New Roman"/>
          <w:sz w:val="24"/>
          <w:szCs w:val="24"/>
        </w:rPr>
        <w:t xml:space="preserve"> Because my data included repeated observations at each sampling site over the course of multiple years, all of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log expected richness.</w:t>
      </w:r>
      <w:r w:rsidR="00D27793" w:rsidRPr="00696146">
        <w:rPr>
          <w:rFonts w:ascii="Times New Roman" w:hAnsi="Times New Roman" w:cs="Times New Roman"/>
          <w:sz w:val="24"/>
          <w:szCs w:val="24"/>
        </w:rPr>
        <w:t xml:space="preserve"> To propagate uncertainty from the original hierarchical community model results, I ran 3,000 iterations of the </w:t>
      </w:r>
      <w:r w:rsidR="00B76172" w:rsidRPr="00696146">
        <w:rPr>
          <w:rFonts w:ascii="Times New Roman" w:hAnsi="Times New Roman" w:cs="Times New Roman"/>
          <w:sz w:val="24"/>
          <w:szCs w:val="24"/>
        </w:rPr>
        <w:t xml:space="preserve">generalized linear </w:t>
      </w:r>
      <w:r w:rsidR="00D27793" w:rsidRPr="00696146">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sidRPr="00696146">
        <w:rPr>
          <w:rFonts w:ascii="Times New Roman" w:hAnsi="Times New Roman" w:cs="Times New Roman"/>
          <w:sz w:val="24"/>
          <w:szCs w:val="24"/>
        </w:rPr>
        <w:t>derived</w:t>
      </w:r>
      <w:r w:rsidR="00D27793" w:rsidRPr="00696146">
        <w:rPr>
          <w:rFonts w:ascii="Times New Roman" w:hAnsi="Times New Roman" w:cs="Times New Roman"/>
          <w:sz w:val="24"/>
          <w:szCs w:val="24"/>
        </w:rPr>
        <w:t xml:space="preserve"> the </w:t>
      </w:r>
      <w:r w:rsidR="00497625" w:rsidRPr="00696146">
        <w:rPr>
          <w:rFonts w:ascii="Times New Roman" w:hAnsi="Times New Roman" w:cs="Times New Roman"/>
          <w:sz w:val="24"/>
          <w:szCs w:val="24"/>
        </w:rPr>
        <w:t>mean</w:t>
      </w:r>
      <w:r w:rsidR="00D27793" w:rsidRPr="00696146">
        <w:rPr>
          <w:rFonts w:ascii="Times New Roman" w:hAnsi="Times New Roman" w:cs="Times New Roman"/>
          <w:sz w:val="24"/>
          <w:szCs w:val="24"/>
        </w:rPr>
        <w:t xml:space="preserve"> and 95% credible interval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r w:rsidR="00926168" w:rsidRPr="00696146">
        <w:rPr>
          <w:rFonts w:ascii="Times New Roman" w:hAnsi="Times New Roman" w:cs="Times New Roman"/>
          <w:sz w:val="24"/>
        </w:rPr>
        <w:t>glmer</w:t>
      </w:r>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poisson”, optimizer = “bobyqa” (i.e., a specific optimizing function used by the model), and nAGQ = 0</w:t>
      </w:r>
      <w:r w:rsidR="00B76172" w:rsidRPr="00696146">
        <w:rPr>
          <w:rFonts w:ascii="Times New Roman" w:hAnsi="Times New Roman" w:cs="Times New Roman"/>
          <w:sz w:val="24"/>
        </w:rPr>
        <w:t xml:space="preserve">. The nAGQ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 xml:space="preserve">Determining </w:t>
      </w:r>
      <w:r w:rsidR="00BE16F6" w:rsidRPr="00696146">
        <w:rPr>
          <w:rFonts w:ascii="Times New Roman" w:hAnsi="Times New Roman" w:cs="Times New Roman"/>
          <w:i/>
          <w:iCs/>
          <w:sz w:val="24"/>
          <w:szCs w:val="24"/>
        </w:rPr>
        <w:t xml:space="preserve">relationships with climate factors and </w:t>
      </w:r>
      <w:r w:rsidRPr="00696146">
        <w:rPr>
          <w:rFonts w:ascii="Times New Roman" w:hAnsi="Times New Roman" w:cs="Times New Roman"/>
          <w:i/>
          <w:iCs/>
          <w:sz w:val="24"/>
          <w:szCs w:val="24"/>
        </w:rPr>
        <w:t>temporal trends for individual focal species</w:t>
      </w:r>
    </w:p>
    <w:p w14:paraId="31E27DFA" w14:textId="72F3F841"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quantify and compare how temperature, precipitation, and other temporal factors influence specific focal species during the breeding season,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controlling habitat and topographical factors and interactions between year, elevation, and mean temperature, which was used as an index for latitude in the same way as for the generalized linear mixed effects models. All continuous predictor variables were scaled prior to analysis. The total number of slope coefficients was 24, corresponding to 10 single site covariates (year, elevation, aspect, TPI, mean temperature, SD temperature, current precipitation, previous precipitation, dominant forest type, and proportion of forest) and the same 9 two-way interactions and 4 three-way interactions as in the generalized linear mixed effects models. Because my data included repeated observations at each sampling site 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1BA74D21"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lastRenderedPageBreak/>
        <w:t>binomial</w:t>
      </w:r>
      <w:r w:rsidRPr="00696146">
        <w:rPr>
          <w:rFonts w:ascii="Times New Roman" w:hAnsi="Times New Roman" w:cs="Times New Roman"/>
          <w:sz w:val="24"/>
          <w:szCs w:val="24"/>
        </w:rPr>
        <w:t xml:space="preserve"> random variabl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 </w:t>
      </w:r>
      <w:r w:rsidR="00724925" w:rsidRPr="00696146">
        <w:rPr>
          <w:rFonts w:ascii="Times New Roman" w:hAnsi="Times New Roman" w:cs="Times New Roman"/>
          <w:sz w:val="24"/>
          <w:szCs w:val="24"/>
        </w:rPr>
        <w:t xml:space="preserve">I also modeled the </w:t>
      </w:r>
      <w:r w:rsidR="009F7C2A" w:rsidRPr="00696146">
        <w:rPr>
          <w:rFonts w:ascii="Times New Roman" w:hAnsi="Times New Roman" w:cs="Times New Roman"/>
          <w:sz w:val="24"/>
          <w:szCs w:val="24"/>
        </w:rPr>
        <w:t xml:space="preserve">adjusted </w:t>
      </w:r>
      <w:r w:rsidR="00724925" w:rsidRPr="00696146">
        <w:rPr>
          <w:rFonts w:ascii="Times New Roman" w:hAnsi="Times New Roman" w:cs="Times New Roman"/>
          <w:sz w:val="24"/>
          <w:szCs w:val="24"/>
        </w:rPr>
        <w:t xml:space="preserve">probability of detection for each 1-minute time interval during the avian point count survey period, using the same equation and </w:t>
      </w:r>
      <w:r w:rsidR="00F80C79" w:rsidRPr="00696146">
        <w:rPr>
          <w:rFonts w:ascii="Times New Roman" w:hAnsi="Times New Roman" w:cs="Times New Roman"/>
          <w:sz w:val="24"/>
          <w:szCs w:val="24"/>
        </w:rPr>
        <w:t>methods</w:t>
      </w:r>
      <w:r w:rsidR="00724925" w:rsidRPr="00696146">
        <w:rPr>
          <w:rFonts w:ascii="Times New Roman" w:hAnsi="Times New Roman" w:cs="Times New Roman"/>
          <w:sz w:val="24"/>
          <w:szCs w:val="24"/>
        </w:rPr>
        <w:t xml:space="preserve"> as I did for the hierarchical community model.</w:t>
      </w:r>
    </w:p>
    <w:p w14:paraId="6B0BB4DB" w14:textId="04EE4868"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I used low-information (i.e., vague) prior distributions, which are listed in Appendix </w:t>
      </w:r>
      <w:r w:rsidRPr="00696146">
        <w:rPr>
          <w:rFonts w:ascii="Times New Roman" w:hAnsi="Times New Roman" w:cs="Times New Roman"/>
          <w:sz w:val="24"/>
        </w:rPr>
        <w:t>C</w:t>
      </w:r>
      <w:r w:rsidR="00B11621" w:rsidRPr="00696146">
        <w:rPr>
          <w:rFonts w:ascii="Times New Roman" w:hAnsi="Times New Roman" w:cs="Times New Roman"/>
          <w:sz w:val="24"/>
        </w:rPr>
        <w:t>. All 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all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 xml:space="preserve">1. I fit the models in JAGS (Plummer 2003) using the “jagsUI”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autojags”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2849FCC6" w:rsidR="00FF42AD" w:rsidRPr="00696146" w:rsidRDefault="00FF42AD"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variable importance and significance of relationships and interactions</w:t>
      </w:r>
    </w:p>
    <w:p w14:paraId="25D42739" w14:textId="31FAD3E0" w:rsidR="00FF42AD" w:rsidRPr="00696146" w:rsidRDefault="00FF42AD" w:rsidP="00FF42A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When assessing an individual variable, its importance and the significance of its relationship with overall species or guild richness </w:t>
      </w:r>
      <w:r w:rsidR="00F60D60" w:rsidRPr="00696146">
        <w:rPr>
          <w:rFonts w:ascii="Times New Roman" w:hAnsi="Times New Roman" w:cs="Times New Roman"/>
          <w:sz w:val="24"/>
          <w:szCs w:val="24"/>
        </w:rPr>
        <w:t xml:space="preserve">or with focal species abundance </w:t>
      </w:r>
      <w:r w:rsidRPr="00696146">
        <w:rPr>
          <w:rFonts w:ascii="Times New Roman" w:hAnsi="Times New Roman" w:cs="Times New Roman"/>
          <w:sz w:val="24"/>
          <w:szCs w:val="24"/>
        </w:rPr>
        <w:t xml:space="preserve">was determined by looking at whether the 95% credible intervals of the slope coefficient values overlapped zero; if the credible intervals did not overlap zero, </w:t>
      </w:r>
      <w:r w:rsidR="00696146">
        <w:rPr>
          <w:rFonts w:ascii="Times New Roman" w:hAnsi="Times New Roman" w:cs="Times New Roman"/>
          <w:sz w:val="24"/>
          <w:szCs w:val="24"/>
        </w:rPr>
        <w:t xml:space="preserve">I considered </w:t>
      </w:r>
      <w:r w:rsidRPr="00696146">
        <w:rPr>
          <w:rFonts w:ascii="Times New Roman" w:hAnsi="Times New Roman" w:cs="Times New Roman"/>
          <w:sz w:val="24"/>
          <w:szCs w:val="24"/>
        </w:rPr>
        <w:t xml:space="preserve">the variable </w:t>
      </w:r>
      <w:r w:rsidR="00696146">
        <w:rPr>
          <w:rFonts w:ascii="Times New Roman" w:hAnsi="Times New Roman" w:cs="Times New Roman"/>
          <w:sz w:val="24"/>
          <w:szCs w:val="24"/>
        </w:rPr>
        <w:t xml:space="preserve">to be </w:t>
      </w:r>
      <w:r w:rsidRPr="00696146">
        <w:rPr>
          <w:rFonts w:ascii="Times New Roman" w:hAnsi="Times New Roman" w:cs="Times New Roman"/>
          <w:sz w:val="24"/>
          <w:szCs w:val="24"/>
        </w:rPr>
        <w:t xml:space="preserve">important and the relationship </w:t>
      </w:r>
      <w:r w:rsidR="00696146">
        <w:rPr>
          <w:rFonts w:ascii="Times New Roman" w:hAnsi="Times New Roman" w:cs="Times New Roman"/>
          <w:sz w:val="24"/>
          <w:szCs w:val="24"/>
        </w:rPr>
        <w:t>to be</w:t>
      </w:r>
      <w:r w:rsidRPr="00696146">
        <w:rPr>
          <w:rFonts w:ascii="Times New Roman" w:hAnsi="Times New Roman" w:cs="Times New Roman"/>
          <w:sz w:val="24"/>
          <w:szCs w:val="24"/>
        </w:rPr>
        <w:t xml:space="preserve"> significant. Interactions were also significant when the 95% credible intervals of their slope coefficient values did not overlap zero or when the relationship between guild richness and the variable of interest changed in magnitude or direction over varying levels of one of the interacting variables.</w:t>
      </w:r>
      <w:r w:rsidR="00077C36" w:rsidRPr="0069614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sidRPr="00696146">
        <w:rPr>
          <w:rFonts w:ascii="Times New Roman" w:hAnsi="Times New Roman" w:cs="Times New Roman"/>
          <w:sz w:val="24"/>
          <w:szCs w:val="24"/>
        </w:rPr>
        <w:t>continuous predictor</w:t>
      </w:r>
      <w:r w:rsidR="00077C36" w:rsidRPr="0069614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RESULTS</w:t>
      </w:r>
    </w:p>
    <w:p w14:paraId="05AA6E91" w14:textId="6EB7AD59"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 derived detection-corrected overall species richness and guild richness from the single hierarchical community model, and then I ran 3,000 generalized linear mixed effects models to quantify relationships with overall species richness and richness corresponding to each guild designation. For all guilds, 6 or 7 of the 8 total linear environmental predictor variables were important (i.e., 95% credible interval for any of the associated slope coefficients did not overlap </w:t>
      </w:r>
      <w:r w:rsidRPr="00696146">
        <w:rPr>
          <w:rFonts w:ascii="Times New Roman" w:hAnsi="Times New Roman" w:cs="Times New Roman"/>
          <w:sz w:val="24"/>
          <w:szCs w:val="24"/>
        </w:rPr>
        <w:lastRenderedPageBreak/>
        <w:t>zero) (Table 3, Figure 3). Dominant forest type and proportion of forest were included to control for their known effects and were important for all 4 guild designations but not overall species richness (for which only proportion of forest was important).</w:t>
      </w:r>
    </w:p>
    <w:p w14:paraId="76606D84" w14:textId="16EF2A7A" w:rsidR="009A403C" w:rsidRPr="00696146" w:rsidRDefault="009A403C" w:rsidP="009A403C">
      <w:pPr>
        <w:spacing w:line="276" w:lineRule="auto"/>
        <w:ind w:firstLine="720"/>
        <w:rPr>
          <w:rFonts w:ascii="Times New Roman" w:hAnsi="Times New Roman" w:cs="Times New Roman"/>
          <w:i/>
          <w:iCs/>
          <w:sz w:val="24"/>
          <w:szCs w:val="24"/>
        </w:rPr>
      </w:pPr>
      <w:r w:rsidRPr="00696146">
        <w:rPr>
          <w:rFonts w:ascii="Times New Roman" w:hAnsi="Times New Roman" w:cs="Times New Roman"/>
          <w:sz w:val="24"/>
          <w:szCs w:val="24"/>
        </w:rPr>
        <w:t>I ran a stacked N-mixture model for each of the 16 focal forest songbird species. The total number of important linear environmental predictor variables for each species ranged from 4 (for blackpoll warbler</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Setophaga striata</w:t>
      </w:r>
      <w:r w:rsidR="00101565" w:rsidRPr="00696146">
        <w:rPr>
          <w:rFonts w:ascii="Times New Roman" w:eastAsia="Times New Roman" w:hAnsi="Times New Roman" w:cs="Times New Roman"/>
          <w:color w:val="000000"/>
          <w:sz w:val="24"/>
          <w:szCs w:val="24"/>
        </w:rPr>
        <w:t>]</w:t>
      </w:r>
      <w:r w:rsidRPr="00696146">
        <w:rPr>
          <w:rFonts w:ascii="Times New Roman" w:hAnsi="Times New Roman" w:cs="Times New Roman"/>
          <w:sz w:val="24"/>
          <w:szCs w:val="24"/>
        </w:rPr>
        <w:t>, yellow-bellied flycatcher</w:t>
      </w:r>
      <w:r w:rsidR="00101565" w:rsidRPr="00696146">
        <w:rPr>
          <w:rFonts w:ascii="Times New Roman" w:hAnsi="Times New Roman" w:cs="Times New Roman"/>
          <w:sz w:val="24"/>
          <w:szCs w:val="24"/>
        </w:rPr>
        <w:t xml:space="preserve"> [</w:t>
      </w:r>
      <w:r w:rsidR="00101565" w:rsidRPr="00696146">
        <w:rPr>
          <w:rFonts w:ascii="Times New Roman" w:hAnsi="Times New Roman" w:cs="Times New Roman"/>
          <w:i/>
          <w:iCs/>
          <w:sz w:val="24"/>
          <w:szCs w:val="24"/>
        </w:rPr>
        <w:t>Empidonax flaviventris</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worm-eating warbler</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Helmitheros vermivorum</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and Canada warbler</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Cardellina canadensis</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to 9 (for ovenbird</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Seiurus aurocapilla</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Table 3, Figure 4). Aspect, TPI, dominant forest type, and proportion of forest were included to control for their known effects and at least one was important for all focal forest songbird species, although the forest variables tended to be more frequently important than the topographical variables.</w:t>
      </w:r>
    </w:p>
    <w:p w14:paraId="6C564DAC"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Importance of temperature</w:t>
      </w:r>
    </w:p>
    <w:p w14:paraId="45EEAEE7" w14:textId="77777777"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Looking at the marginal effects of the 2 temperature variables (Table 3, Figures 5–6),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higher mean effect size on the focal species.</w:t>
      </w:r>
    </w:p>
    <w:p w14:paraId="70B8B1A7" w14:textId="1BDE79A8" w:rsidR="009A403C" w:rsidRPr="00696146" w:rsidRDefault="009A403C" w:rsidP="009A403C">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The importance, effect sizes, and linear relationships of the 2 temperature variables varied by guild designation (Table 3, Figure 5), and those differences were often reflected in the focal forest songbird species belonging to each guild. Mean temperature was an important predictor variable for all 4 guilds 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Both south and general guild richness and all of the south and general guild species had positive linear relationships with mean temperature, whereas north and trailing guild richness, all 3 north guild species, and 2 trailing guild species had significant negative linear relationships with mean temperature. In contrast, SD temperature was an important predictor variable for only 2 guilds (north and south) and for 1 of the 3 south guild species, 2 of the 6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mean effect size on the north guild species. For all guilds and most focal species (N = 14), the effect size of SD temperature was lower than that of mean temperature. Both north and south guild richness had negative linear relationships with SD temperature, but the relationships with individual focal species within each guild designation tended to vary in direction. </w:t>
      </w:r>
    </w:p>
    <w:p w14:paraId="7884366C"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Importance of precipitation</w:t>
      </w:r>
    </w:p>
    <w:p w14:paraId="0328B6AA" w14:textId="299CA678"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Looking at the marginal effects of the 2 precipitation variables (Table 3, Figures 5–6),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richness and for 10 focal species. Current </w:t>
      </w:r>
      <w:r w:rsidR="00BE16F6" w:rsidRPr="00696146">
        <w:rPr>
          <w:rFonts w:ascii="Times New Roman" w:hAnsi="Times New Roman" w:cs="Times New Roman"/>
          <w:sz w:val="24"/>
          <w:szCs w:val="24"/>
        </w:rPr>
        <w:t>precipitation</w:t>
      </w:r>
      <w:r w:rsidRPr="00696146">
        <w:rPr>
          <w:rFonts w:ascii="Times New Roman" w:hAnsi="Times New Roman" w:cs="Times New Roman"/>
          <w:sz w:val="24"/>
          <w:szCs w:val="24"/>
        </w:rPr>
        <w:t xml:space="preserve"> had a lower effect size than previous precipitation on overall species richness and lower mean effect size on the focal species.</w:t>
      </w:r>
    </w:p>
    <w:p w14:paraId="4BF43AC0" w14:textId="77777777"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importance, effect sizes, and linear relationships of the 2 precipitation variables varied by guild designation (Table 3, Figure 5),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737EAAEC" w14:textId="77777777"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w:t>
      </w:r>
      <w:r w:rsidRPr="00696146">
        <w:rPr>
          <w:rFonts w:ascii="Times New Roman" w:hAnsi="Times New Roman" w:cs="Times New Roman"/>
          <w:sz w:val="24"/>
          <w:szCs w:val="24"/>
        </w:rPr>
        <w:lastRenderedPageBreak/>
        <w:t>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5D70020A"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Importance of temporal trends</w:t>
      </w:r>
    </w:p>
    <w:p w14:paraId="2D0B1F76" w14:textId="77777777" w:rsidR="009A403C" w:rsidRPr="00696146" w:rsidRDefault="009A403C" w:rsidP="009A403C">
      <w:pPr>
        <w:spacing w:line="276" w:lineRule="auto"/>
        <w:ind w:firstLine="720"/>
        <w:rPr>
          <w:rFonts w:ascii="Times New Roman" w:hAnsi="Times New Roman" w:cs="Times New Roman"/>
          <w:i/>
          <w:iCs/>
          <w:sz w:val="24"/>
          <w:szCs w:val="24"/>
        </w:rPr>
      </w:pPr>
      <w:r w:rsidRPr="00696146">
        <w:rPr>
          <w:rFonts w:ascii="Times New Roman" w:hAnsi="Times New Roman" w:cs="Times New Roman"/>
          <w:sz w:val="24"/>
          <w:szCs w:val="24"/>
        </w:rPr>
        <w:t>Looking at the marginal effects of year (Table 3, Figures 5–6),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the majority of the focal species.</w:t>
      </w:r>
    </w:p>
    <w:p w14:paraId="1EC2C5F0"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Two-way interactions with latitude</w:t>
      </w:r>
    </w:p>
    <w:p w14:paraId="31305A63" w14:textId="7E2438F1" w:rsidR="009A403C" w:rsidRPr="00696146" w:rsidRDefault="009A403C" w:rsidP="009A403C">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Overall species richness, south guild richness, trailing guild richness, general guild richness, and certain focal forest songbird species had significant two-way interactions with SD temperature and latitude, with differences among the guild designations (Table 4, Figures 7–9).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w:t>
      </w:r>
      <w:r w:rsidR="00101565" w:rsidRPr="00696146">
        <w:rPr>
          <w:rFonts w:ascii="Times New Roman" w:hAnsi="Times New Roman" w:cs="Times New Roman"/>
          <w:sz w:val="24"/>
          <w:szCs w:val="24"/>
        </w:rPr>
        <w:t>(</w:t>
      </w:r>
      <w:r w:rsidR="00101565" w:rsidRPr="00696146">
        <w:rPr>
          <w:rFonts w:ascii="Times New Roman" w:eastAsia="Times New Roman" w:hAnsi="Times New Roman" w:cs="Times New Roman"/>
          <w:i/>
          <w:iCs/>
          <w:color w:val="000000"/>
          <w:sz w:val="24"/>
          <w:szCs w:val="24"/>
        </w:rPr>
        <w:t>Setophaga citrina</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blackburnian warbler (</w:t>
      </w:r>
      <w:r w:rsidR="00101565" w:rsidRPr="00696146">
        <w:rPr>
          <w:rFonts w:ascii="Times New Roman" w:eastAsia="Times New Roman" w:hAnsi="Times New Roman" w:cs="Times New Roman"/>
          <w:i/>
          <w:iCs/>
          <w:color w:val="000000"/>
          <w:sz w:val="24"/>
          <w:szCs w:val="24"/>
        </w:rPr>
        <w:t>Setophaga fusca</w:t>
      </w:r>
      <w:r w:rsidRPr="00696146">
        <w:rPr>
          <w:rFonts w:ascii="Times New Roman" w:hAnsi="Times New Roman" w:cs="Times New Roman"/>
          <w:sz w:val="24"/>
          <w:szCs w:val="24"/>
        </w:rPr>
        <w:t>), black-throated green warbler (</w:t>
      </w:r>
      <w:r w:rsidR="00101565" w:rsidRPr="00696146">
        <w:rPr>
          <w:rFonts w:ascii="Times New Roman" w:eastAsia="Times New Roman" w:hAnsi="Times New Roman" w:cs="Times New Roman"/>
          <w:i/>
          <w:iCs/>
          <w:color w:val="000000"/>
          <w:sz w:val="24"/>
          <w:szCs w:val="24"/>
        </w:rPr>
        <w:t>Setophaga virens</w:t>
      </w:r>
      <w:r w:rsidRPr="00696146">
        <w:rPr>
          <w:rFonts w:ascii="Times New Roman" w:hAnsi="Times New Roman" w:cs="Times New Roman"/>
          <w:sz w:val="24"/>
          <w:szCs w:val="24"/>
        </w:rPr>
        <w:t>), veery (</w:t>
      </w:r>
      <w:r w:rsidR="00101565" w:rsidRPr="00696146">
        <w:rPr>
          <w:rFonts w:ascii="Times New Roman" w:eastAsia="Times New Roman" w:hAnsi="Times New Roman" w:cs="Times New Roman"/>
          <w:i/>
          <w:iCs/>
          <w:color w:val="000000"/>
          <w:sz w:val="24"/>
          <w:szCs w:val="24"/>
        </w:rPr>
        <w:t>Catharus fuscescens</w:t>
      </w:r>
      <w:r w:rsidRPr="00696146">
        <w:rPr>
          <w:rFonts w:ascii="Times New Roman" w:hAnsi="Times New Roman" w:cs="Times New Roman"/>
          <w:sz w:val="24"/>
          <w:szCs w:val="24"/>
        </w:rPr>
        <w:t>), and American redstart (</w:t>
      </w:r>
      <w:r w:rsidR="00101565" w:rsidRPr="00696146">
        <w:rPr>
          <w:rFonts w:ascii="Times New Roman" w:eastAsia="Times New Roman" w:hAnsi="Times New Roman" w:cs="Times New Roman"/>
          <w:i/>
          <w:iCs/>
          <w:color w:val="000000"/>
          <w:sz w:val="24"/>
          <w:szCs w:val="24"/>
        </w:rPr>
        <w:t>Setophaga ruticilla</w:t>
      </w:r>
      <w:r w:rsidRPr="00696146">
        <w:rPr>
          <w:rFonts w:ascii="Times New Roman" w:hAnsi="Times New Roman" w:cs="Times New Roman"/>
          <w:sz w:val="24"/>
          <w:szCs w:val="24"/>
        </w:rPr>
        <w:t>).</w:t>
      </w:r>
    </w:p>
    <w:p w14:paraId="27084568" w14:textId="0379D0D2" w:rsidR="009A403C" w:rsidRPr="00696146" w:rsidRDefault="009A403C" w:rsidP="009A403C">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Overall species richness and several focal forest songbird species had significant two-way interactions with current precipitation and latitude, but trends in guild richness were either insignificant or showed little change across latitudes (Table 4, Figures 7–9). For overall species richness, the effect of current precipitation depended on latitude, such that there was no </w:t>
      </w:r>
      <w:r w:rsidRPr="00696146">
        <w:rPr>
          <w:rFonts w:ascii="Times New Roman" w:hAnsi="Times New Roman" w:cs="Times New Roman"/>
          <w:sz w:val="24"/>
          <w:szCs w:val="24"/>
        </w:rPr>
        <w:lastRenderedPageBreak/>
        <w:t>relationship in the Northern Appalachians, a negative relationship in the Central Appalachians, and a stronger negative relationship in the Southern Appalachians. There did not appear to be consistent trends among the species within each guild designation; Swainson’s thrush</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Catharus ustulatus</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xml:space="preserve">, worm-eating warbler, American redstart, and wood thrush </w:t>
      </w:r>
      <w:r w:rsidR="00101565" w:rsidRPr="00696146">
        <w:rPr>
          <w:rFonts w:ascii="Times New Roman" w:hAnsi="Times New Roman" w:cs="Times New Roman"/>
          <w:sz w:val="24"/>
          <w:szCs w:val="24"/>
        </w:rPr>
        <w:t>(</w:t>
      </w:r>
      <w:r w:rsidR="00101565" w:rsidRPr="00696146">
        <w:rPr>
          <w:rFonts w:ascii="Times New Roman" w:eastAsia="Times New Roman" w:hAnsi="Times New Roman" w:cs="Times New Roman"/>
          <w:i/>
          <w:iCs/>
          <w:color w:val="000000"/>
          <w:sz w:val="24"/>
          <w:szCs w:val="24"/>
        </w:rPr>
        <w:t>Hylocichla mustelina</w:t>
      </w:r>
      <w:r w:rsidR="00101565" w:rsidRPr="00696146">
        <w:rPr>
          <w:rFonts w:ascii="Times New Roman" w:hAnsi="Times New Roman" w:cs="Times New Roman"/>
          <w:sz w:val="24"/>
          <w:szCs w:val="24"/>
        </w:rPr>
        <w:t xml:space="preserve">) </w:t>
      </w:r>
      <w:r w:rsidRPr="00696146">
        <w:rPr>
          <w:rFonts w:ascii="Times New Roman" w:hAnsi="Times New Roman" w:cs="Times New Roman"/>
          <w:sz w:val="24"/>
          <w:szCs w:val="24"/>
        </w:rPr>
        <w:t>had significant relationships with current precipitation in either the Northern or Southern Appalachians, while black-throated green warbler exhibited an increasingly stronger positive relationship going from the Northern to Southern Appalachians.</w:t>
      </w:r>
    </w:p>
    <w:p w14:paraId="035B7E87" w14:textId="77777777"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Overall species richness, trailing guild richness, general guild richness, and certain focal forest songbird species had significant two-way interactions with previous precipitation and latitude, with differences between the trailing and general guilds (Table 4, Figures 7–9).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11A90D" w14:textId="5761D010"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guild designations (Table 4, Figures 7–9). The effect of year depended on latitude, such that: overall species richness was declining over time in the Northern Appalachians, showed no change in the Central Appalachians, and was increasing over time in the Southern Appalachians; north guild richness </w:t>
      </w:r>
      <w:r w:rsidR="000D133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increasing at a slower rate in the Central Appalachians compared to the Northern Appalachians; south guild richness </w:t>
      </w:r>
      <w:r w:rsidR="000D133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declining at a faster rate in the Central Appalachians compared to the South Appalachians; and general guild richness was declining at a slower rate in the Central Appalachians compared to the Northern Appalachians but showed no change in the Southern Appalachians. Swainson’s thrush and American redstart abundance followed the same temporal trends as their respective guild designations, while the 3 south guild species </w:t>
      </w:r>
      <w:r w:rsidR="000D133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all declining over time in the Central Appalachians but not the Southern Appalachians.</w:t>
      </w:r>
    </w:p>
    <w:p w14:paraId="088F57C7"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Two-way interactions with elevation</w:t>
      </w:r>
    </w:p>
    <w:p w14:paraId="7E273106" w14:textId="38ADC414"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south guild richness, trailing guild richness, general guild richness, and </w:t>
      </w:r>
      <w:r w:rsidR="00696146">
        <w:rPr>
          <w:rFonts w:ascii="Times New Roman" w:hAnsi="Times New Roman" w:cs="Times New Roman"/>
          <w:sz w:val="24"/>
          <w:szCs w:val="24"/>
        </w:rPr>
        <w:t>several</w:t>
      </w:r>
      <w:r w:rsidRPr="00696146">
        <w:rPr>
          <w:rFonts w:ascii="Times New Roman" w:hAnsi="Times New Roman" w:cs="Times New Roman"/>
          <w:sz w:val="24"/>
          <w:szCs w:val="24"/>
        </w:rPr>
        <w:t xml:space="preserve"> focal forest songbird species had significant two-way interactions with mean temperature and elevation, with differences among the guild designations (Table 4, Figures 8 and 10–11).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w:t>
      </w:r>
      <w:r w:rsidR="00696146">
        <w:rPr>
          <w:rFonts w:ascii="Times New Roman" w:hAnsi="Times New Roman" w:cs="Times New Roman"/>
          <w:sz w:val="24"/>
          <w:szCs w:val="24"/>
        </w:rPr>
        <w:t>Certain</w:t>
      </w:r>
      <w:r w:rsidRPr="00696146">
        <w:rPr>
          <w:rFonts w:ascii="Times New Roman" w:hAnsi="Times New Roman" w:cs="Times New Roman"/>
          <w:sz w:val="24"/>
          <w:szCs w:val="24"/>
        </w:rPr>
        <w:t xml:space="preserve"> focal </w:t>
      </w:r>
      <w:r w:rsidRPr="00696146">
        <w:rPr>
          <w:rFonts w:ascii="Times New Roman" w:hAnsi="Times New Roman" w:cs="Times New Roman"/>
          <w:sz w:val="24"/>
          <w:szCs w:val="24"/>
        </w:rPr>
        <w:lastRenderedPageBreak/>
        <w:t>species followed similar trends as their guild designations, such as Acadian flycatcher and blackburnian warbler,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4090BB2D" w14:textId="352D4A55"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SD temperature and elevation, with differences among the 4 guild designations (Table 4, Figures 8 and 10–11).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blackburnian warbler, black-throated blue warbler (</w:t>
      </w:r>
      <w:r w:rsidR="00101565" w:rsidRPr="00696146">
        <w:rPr>
          <w:rFonts w:ascii="Times New Roman" w:eastAsia="Times New Roman" w:hAnsi="Times New Roman" w:cs="Times New Roman"/>
          <w:i/>
          <w:iCs/>
          <w:color w:val="000000"/>
          <w:sz w:val="24"/>
          <w:szCs w:val="24"/>
        </w:rPr>
        <w:t>Setophaga caerulescens</w:t>
      </w:r>
      <w:r w:rsidRPr="00696146">
        <w:rPr>
          <w:rFonts w:ascii="Times New Roman" w:hAnsi="Times New Roman" w:cs="Times New Roman"/>
          <w:sz w:val="24"/>
          <w:szCs w:val="24"/>
        </w:rPr>
        <w:t>), American redstart, and wood thrush.</w:t>
      </w:r>
    </w:p>
    <w:p w14:paraId="0B697AE7" w14:textId="77777777" w:rsidR="009A403C" w:rsidRPr="00696146" w:rsidRDefault="009A403C" w:rsidP="009A403C">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Table 4, Figures 8 and 10–11).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689CA351" w14:textId="77777777"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two-way interactions with previous precipitation and elevation, with differences between the north and trailing vs. south and general guilds (Table 4, Figures 8 and 10–11).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w:t>
      </w:r>
      <w:r w:rsidRPr="00696146">
        <w:rPr>
          <w:rFonts w:ascii="Times New Roman" w:hAnsi="Times New Roman" w:cs="Times New Roman"/>
          <w:sz w:val="24"/>
          <w:szCs w:val="24"/>
        </w:rPr>
        <w:lastRenderedPageBreak/>
        <w:t>an increasingly weaker positive relationship going from lower to higher elevations. Swainson’s thrush, blackburnian warbler, black-throated blue warbler, ovenbird, and wood thrush followed similar patterns as their respective guild designations.</w:t>
      </w:r>
    </w:p>
    <w:p w14:paraId="5C324B7E" w14:textId="5BB61C8C"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able 4, Figures 8 and 10–11). The effect of year depended on elevation, such that: overall species richness was declining over time at a slower rate in the mid elevations compared to low elevations and not changing at high elevations; south guild richness was declining and trailing richness </w:t>
      </w:r>
      <w:r w:rsidR="00E46199" w:rsidRPr="00696146">
        <w:rPr>
          <w:rFonts w:ascii="Times New Roman" w:hAnsi="Times New Roman" w:cs="Times New Roman"/>
          <w:sz w:val="24"/>
          <w:szCs w:val="24"/>
        </w:rPr>
        <w:t>was</w:t>
      </w:r>
      <w:r w:rsidRPr="00696146">
        <w:rPr>
          <w:rFonts w:ascii="Times New Roman" w:hAnsi="Times New Roman" w:cs="Times New Roman"/>
          <w:sz w:val="24"/>
          <w:szCs w:val="24"/>
        </w:rPr>
        <w:t xml:space="preserve">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designations.</w:t>
      </w:r>
    </w:p>
    <w:p w14:paraId="1086FE4A" w14:textId="77777777" w:rsidR="009A403C" w:rsidRPr="00696146" w:rsidRDefault="009A403C" w:rsidP="009A403C">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Three-way interactions with latitude and elevation</w:t>
      </w:r>
    </w:p>
    <w:p w14:paraId="25D6045F" w14:textId="0EA0E42C"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696146">
        <w:rPr>
          <w:rFonts w:ascii="Times New Roman" w:hAnsi="Times New Roman" w:cs="Times New Roman"/>
          <w:sz w:val="24"/>
          <w:szCs w:val="24"/>
        </w:rPr>
        <w:t>three</w:t>
      </w:r>
      <w:r w:rsidRPr="00696146">
        <w:rPr>
          <w:rFonts w:ascii="Times New Roman" w:hAnsi="Times New Roman" w:cs="Times New Roman"/>
          <w:sz w:val="24"/>
          <w:szCs w:val="24"/>
        </w:rPr>
        <w:t xml:space="preserve">-way interactions with SD temperature, latitude, and elevation, with differences among the 4 guild designations (Table 5, Figures 12–14). The effect of SD temperature depended on both latitude and elevation, with the direction of relationships switching from negative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low and mid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low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to positive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mid and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for south guild richness. Similarly, general guild richness had a negative relationship with SD temperature in the Northern Appalachians, which became weaker going from lower to higher elevatio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low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but a positive relationship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mid and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high elevations in the Northern, Central, and Southern Appalachians and at mid elevations in the Northern Appalachians, no relationship at low elevations in the Northern Appalachians and at mid elevations in the Central and Southern Appalachians, and positive relationships at low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nd Southern Appalachians. Most of the trailing guild species also showed varying relationships at different combinations of latitude and elevation, although there was little consistency in patterns among those species.</w:t>
      </w:r>
    </w:p>
    <w:p w14:paraId="1E727FCA" w14:textId="2F8D9C2B"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696146">
        <w:rPr>
          <w:rFonts w:ascii="Times New Roman" w:hAnsi="Times New Roman" w:cs="Times New Roman"/>
          <w:sz w:val="24"/>
          <w:szCs w:val="24"/>
        </w:rPr>
        <w:t>three</w:t>
      </w:r>
      <w:r w:rsidRPr="00696146">
        <w:rPr>
          <w:rFonts w:ascii="Times New Roman" w:hAnsi="Times New Roman" w:cs="Times New Roman"/>
          <w:sz w:val="24"/>
          <w:szCs w:val="24"/>
        </w:rPr>
        <w:t xml:space="preserve">-way interactions with current precipitation, latitude, and elevation, with differences among the </w:t>
      </w:r>
      <w:r w:rsidR="00605F2C" w:rsidRPr="00696146">
        <w:rPr>
          <w:rFonts w:ascii="Times New Roman" w:hAnsi="Times New Roman" w:cs="Times New Roman"/>
          <w:sz w:val="24"/>
          <w:szCs w:val="24"/>
        </w:rPr>
        <w:t xml:space="preserve">4 </w:t>
      </w:r>
      <w:r w:rsidRPr="00696146">
        <w:rPr>
          <w:rFonts w:ascii="Times New Roman" w:hAnsi="Times New Roman" w:cs="Times New Roman"/>
          <w:sz w:val="24"/>
          <w:szCs w:val="24"/>
        </w:rPr>
        <w:t xml:space="preserve">guild designations (Table 5, Figures 12–14). The effect of current precipitation depended on both </w:t>
      </w:r>
      <w:r w:rsidRPr="00696146">
        <w:rPr>
          <w:rFonts w:ascii="Times New Roman" w:hAnsi="Times New Roman" w:cs="Times New Roman"/>
          <w:sz w:val="24"/>
          <w:szCs w:val="24"/>
        </w:rPr>
        <w:lastRenderedPageBreak/>
        <w:t>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direction at a certain </w:t>
      </w:r>
      <w:r w:rsidR="00BF5EE4" w:rsidRPr="00696146">
        <w:rPr>
          <w:rFonts w:ascii="Times New Roman" w:hAnsi="Times New Roman" w:cs="Times New Roman"/>
          <w:sz w:val="24"/>
          <w:szCs w:val="24"/>
        </w:rPr>
        <w:t xml:space="preserve">latitude and </w:t>
      </w:r>
      <w:r w:rsidRPr="00696146">
        <w:rPr>
          <w:rFonts w:ascii="Times New Roman" w:hAnsi="Times New Roman" w:cs="Times New Roman"/>
          <w:sz w:val="24"/>
          <w:szCs w:val="24"/>
        </w:rPr>
        <w:t>elevation combination.</w:t>
      </w:r>
    </w:p>
    <w:p w14:paraId="299D229B" w14:textId="1E0E57CB"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w:t>
      </w:r>
      <w:r w:rsidR="00F0311B" w:rsidRPr="00696146">
        <w:rPr>
          <w:rFonts w:ascii="Times New Roman" w:hAnsi="Times New Roman" w:cs="Times New Roman"/>
          <w:sz w:val="24"/>
          <w:szCs w:val="24"/>
        </w:rPr>
        <w:t>three</w:t>
      </w:r>
      <w:r w:rsidRPr="00696146">
        <w:rPr>
          <w:rFonts w:ascii="Times New Roman" w:hAnsi="Times New Roman" w:cs="Times New Roman"/>
          <w:sz w:val="24"/>
          <w:szCs w:val="24"/>
        </w:rPr>
        <w:t xml:space="preserve">-way interactions with previous precipitation, latitude, and elevation, with minor differences among the 4 guild designations (Table 5, Figures 12–14). The effect of previous precipitation depended on both latitude and elevation, with increasingly weaker positive or stronger negative relationships with overall species richness, north guild richness, trailing guild richness, and general guild richness going from </w:t>
      </w:r>
      <w:r w:rsidR="00BF5EE4" w:rsidRPr="00696146">
        <w:rPr>
          <w:rFonts w:ascii="Times New Roman" w:hAnsi="Times New Roman" w:cs="Times New Roman"/>
          <w:sz w:val="24"/>
          <w:szCs w:val="24"/>
        </w:rPr>
        <w:t xml:space="preserve">northern to southern latitudes and </w:t>
      </w:r>
      <w:r w:rsidRPr="00696146">
        <w:rPr>
          <w:rFonts w:ascii="Times New Roman" w:hAnsi="Times New Roman" w:cs="Times New Roman"/>
          <w:sz w:val="24"/>
          <w:szCs w:val="24"/>
        </w:rPr>
        <w:t>lower to higher elevations. Swainson’s thrush, black-throated green warbler, black-throated blue warbler, American redstart, and ovenbird followed a similar overall pattern.</w:t>
      </w:r>
    </w:p>
    <w:p w14:paraId="0C454CF5" w14:textId="546B1C75" w:rsidR="009A403C" w:rsidRPr="00696146" w:rsidRDefault="009A403C" w:rsidP="009A403C">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w:t>
      </w:r>
      <w:r w:rsidR="00605F2C" w:rsidRPr="00696146">
        <w:rPr>
          <w:rFonts w:ascii="Times New Roman" w:hAnsi="Times New Roman" w:cs="Times New Roman"/>
          <w:sz w:val="24"/>
          <w:szCs w:val="24"/>
        </w:rPr>
        <w:t xml:space="preserve">4 </w:t>
      </w:r>
      <w:r w:rsidRPr="00696146">
        <w:rPr>
          <w:rFonts w:ascii="Times New Roman" w:hAnsi="Times New Roman" w:cs="Times New Roman"/>
          <w:sz w:val="24"/>
          <w:szCs w:val="24"/>
        </w:rPr>
        <w:t xml:space="preserve">guild designations (Table 5, Figures 12–14). The effect of year depended on both latitude and elevation, such that: overall species richness </w:t>
      </w:r>
      <w:r w:rsidR="00103A5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declining over time in the Northern Appalachians and at low elevations in the Central and Southern Appalachians but increasing over time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Central Appalachians and </w:t>
      </w:r>
      <w:r w:rsidR="00605F2C" w:rsidRPr="00696146">
        <w:rPr>
          <w:rFonts w:ascii="Times New Roman" w:hAnsi="Times New Roman" w:cs="Times New Roman"/>
          <w:sz w:val="24"/>
          <w:szCs w:val="24"/>
        </w:rPr>
        <w:t>at</w:t>
      </w:r>
      <w:r w:rsidRPr="00696146">
        <w:rPr>
          <w:rFonts w:ascii="Times New Roman" w:hAnsi="Times New Roman" w:cs="Times New Roman"/>
          <w:sz w:val="24"/>
          <w:szCs w:val="24"/>
        </w:rPr>
        <w:t xml:space="preserve"> mid and high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north guild richness </w:t>
      </w:r>
      <w:r w:rsidR="00103A5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increasing at the lowest rate at high elevations in the Central Appalachians; south guild richness </w:t>
      </w:r>
      <w:r w:rsidR="00103A54" w:rsidRPr="00696146">
        <w:rPr>
          <w:rFonts w:ascii="Times New Roman" w:hAnsi="Times New Roman" w:cs="Times New Roman"/>
          <w:sz w:val="24"/>
          <w:szCs w:val="24"/>
        </w:rPr>
        <w:t>was</w:t>
      </w:r>
      <w:r w:rsidRPr="00696146">
        <w:rPr>
          <w:rFonts w:ascii="Times New Roman" w:hAnsi="Times New Roman" w:cs="Times New Roman"/>
          <w:sz w:val="24"/>
          <w:szCs w:val="24"/>
        </w:rPr>
        <w:t xml:space="preserve"> declining in the Central Appalachians and at low and mid elevations </w:t>
      </w:r>
      <w:r w:rsidR="00605F2C" w:rsidRPr="00696146">
        <w:rPr>
          <w:rFonts w:ascii="Times New Roman" w:hAnsi="Times New Roman" w:cs="Times New Roman"/>
          <w:sz w:val="24"/>
          <w:szCs w:val="24"/>
        </w:rPr>
        <w:t>in</w:t>
      </w:r>
      <w:r w:rsidRPr="00696146">
        <w:rPr>
          <w:rFonts w:ascii="Times New Roman" w:hAnsi="Times New Roman" w:cs="Times New Roman"/>
          <w:sz w:val="24"/>
          <w:szCs w:val="24"/>
        </w:rPr>
        <w:t xml:space="preserve"> the Southern Appalachians but increasing at high elevations in the Southern Appalachians; trailing guild richness </w:t>
      </w:r>
      <w:r w:rsidR="00103A54" w:rsidRPr="00696146">
        <w:rPr>
          <w:rFonts w:ascii="Times New Roman" w:hAnsi="Times New Roman" w:cs="Times New Roman"/>
          <w:sz w:val="24"/>
          <w:szCs w:val="24"/>
        </w:rPr>
        <w:t>had the</w:t>
      </w:r>
      <w:r w:rsidRPr="00696146">
        <w:rPr>
          <w:rFonts w:ascii="Times New Roman" w:hAnsi="Times New Roman" w:cs="Times New Roman"/>
          <w:sz w:val="24"/>
          <w:szCs w:val="24"/>
        </w:rPr>
        <w:t xml:space="preserve"> most strongly positive </w:t>
      </w:r>
      <w:r w:rsidR="00103A54" w:rsidRPr="00696146">
        <w:rPr>
          <w:rFonts w:ascii="Times New Roman" w:hAnsi="Times New Roman" w:cs="Times New Roman"/>
          <w:sz w:val="24"/>
          <w:szCs w:val="24"/>
        </w:rPr>
        <w:t xml:space="preserve">relationship </w:t>
      </w:r>
      <w:r w:rsidRPr="00696146">
        <w:rPr>
          <w:rFonts w:ascii="Times New Roman" w:hAnsi="Times New Roman" w:cs="Times New Roman"/>
          <w:sz w:val="24"/>
          <w:szCs w:val="24"/>
        </w:rPr>
        <w:t>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hooded warbler, worm-eating warbler, Acadian flycatcher, American redstart, northern parula</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Setophaga americana</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xml:space="preserve">, and wood thrush. </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Discussion</w:t>
      </w:r>
    </w:p>
    <w:p w14:paraId="2DD94885" w14:textId="4590BFFA"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This study quantifi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the marginal and interactiv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both temperature and precipitation were important in influencing the structure of forest songbird communities during the breeding season, with significant interactive effects of both latitude and elevation (Tables 3–5). Based on the relative importance and marginal effect sizes of the focal climate variables in this study, mean temperature had more influence than precipitation, and the amount of precipitation likely had lagged effects on forest songbird communities and species abundance. I further found that relationships with climate factors and long-term temporal trends varied by climate-related guild designation, latitude, and elevation, such that the different guilds showed distinct trends that varied among regions and elevations within the Appalachian Mountains. Because temperatures are expected to rise and precipitation patterns will be altered in the future due to climate chang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Trenberth 2011, Rogers et al. 2016, Fernandez and Zegre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the significance of negative temporal trends that were not related to climate factors indicates the need for additional research and conservation efforts for certain climate-related guilds in specific regions.</w:t>
      </w:r>
    </w:p>
    <w:p w14:paraId="03BFD543" w14:textId="3444B8F7" w:rsidR="009A403C" w:rsidRPr="00696146" w:rsidRDefault="009A403C" w:rsidP="00103A54">
      <w:pPr>
        <w:spacing w:line="276" w:lineRule="auto"/>
        <w:rPr>
          <w:rFonts w:ascii="Times New Roman" w:hAnsi="Times New Roman" w:cs="Times New Roman"/>
          <w:sz w:val="24"/>
          <w:szCs w:val="24"/>
        </w:rPr>
      </w:pPr>
      <w:bookmarkStart w:id="2" w:name="_Hlk128405893"/>
      <w:r w:rsidRPr="00696146">
        <w:rPr>
          <w:rFonts w:ascii="Times New Roman" w:hAnsi="Times New Roman" w:cs="Times New Roman"/>
          <w:sz w:val="24"/>
          <w:szCs w:val="24"/>
        </w:rPr>
        <w:tab/>
        <w:t>At a broad scale, climate change could potentially result in a slight increase in net overall species richness at sites across the Appalachian Mountains. Considering just the marginal effects of the predictor variables (Table 3), overall species richness had a strong positive relationship with mean temperature, but weak negative relationships with SD temperature, current precipitation, and previous precipitation. However, the effect of climate change on the net abundance of forest songbird species will likely be species-specific. Based on significant marginal relationships (Table 3, Figure 6), rising mean temperatures may benefit 8 of the 16 focal forest songbird species (including American redstart, northern parula, ovenbird, hooded warbler, worm-eating warbler, wood thrush, Acadian flycatcher, and veery) but lower the abundance of 5 species (including blackpoll warbler, blackburnian warbler, black-throated green warbler, Swainson’s thrush, and yellow-bellied flycatcher). Meanwhile, 6 focal species (American redstart, blackburnian warbler, black-throated green warbler, black-throated blue warbler, Canada warbler, and Swainson’s thrush) also had significant positive relationships with increasing precipitation, whereas 5 focal species (ovenbird, hooded warbler, worm-eating warbler, wood thrush, and Acadian flycatcher) responded negatively.</w:t>
      </w:r>
    </w:p>
    <w:p w14:paraId="71650EA1" w14:textId="344C4152"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03A54" w:rsidRPr="00696146">
        <w:rPr>
          <w:rFonts w:ascii="Times New Roman" w:hAnsi="Times New Roman" w:cs="Times New Roman"/>
          <w:sz w:val="24"/>
          <w:szCs w:val="24"/>
        </w:rPr>
        <w:t>Results from this</w:t>
      </w:r>
      <w:r w:rsidRPr="00696146">
        <w:rPr>
          <w:rFonts w:ascii="Times New Roman" w:hAnsi="Times New Roman" w:cs="Times New Roman"/>
          <w:sz w:val="24"/>
          <w:szCs w:val="24"/>
        </w:rPr>
        <w:t xml:space="preserve"> study underscore the importance of climate-related guild designation, with results indicating that the 4 guilds in the Appalachian Mountains would respond differently to climate change across the entire region (Table 3, Figure 5). North guild species seem to be most at risk from climate change. Warming temperatures would decrease north guild richness, </w:t>
      </w:r>
      <w:r w:rsidRPr="00696146">
        <w:rPr>
          <w:rFonts w:ascii="Times New Roman" w:hAnsi="Times New Roman" w:cs="Times New Roman"/>
          <w:sz w:val="24"/>
          <w:szCs w:val="24"/>
        </w:rPr>
        <w:lastRenderedPageBreak/>
        <w:t>abundance of 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4CEF2588" w14:textId="25D33CDB"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Notably, declines in overall species and guild richness in response to climate change appear to be more likely at certain latitudes, elevations, and combinations of latitude and elevation (Figures 9, 11, and 14). </w:t>
      </w:r>
      <w:r w:rsidR="004035B9" w:rsidRPr="00696146">
        <w:rPr>
          <w:rFonts w:ascii="Times New Roman" w:hAnsi="Times New Roman" w:cs="Times New Roman"/>
          <w:sz w:val="24"/>
          <w:szCs w:val="24"/>
        </w:rPr>
        <w:t xml:space="preserve">Assuming relationships with climate remain stationary through time and that </w:t>
      </w:r>
      <w:r w:rsidR="004035B9" w:rsidRPr="00696146">
        <w:rPr>
          <w:rFonts w:ascii="Times New Roman" w:hAnsi="Times New Roman" w:cs="Times New Roman"/>
          <w:sz w:val="24"/>
          <w:szCs w:val="24"/>
        </w:rPr>
        <w:t xml:space="preserve">future </w:t>
      </w:r>
      <w:r w:rsidR="004035B9" w:rsidRPr="00696146">
        <w:rPr>
          <w:rFonts w:ascii="Times New Roman" w:hAnsi="Times New Roman" w:cs="Times New Roman"/>
          <w:sz w:val="24"/>
          <w:szCs w:val="24"/>
        </w:rPr>
        <w:t>climate</w:t>
      </w:r>
      <w:r w:rsidR="004035B9" w:rsidRPr="00696146">
        <w:rPr>
          <w:rFonts w:ascii="Times New Roman" w:hAnsi="Times New Roman" w:cs="Times New Roman"/>
          <w:sz w:val="24"/>
          <w:szCs w:val="24"/>
        </w:rPr>
        <w:t xml:space="preserve"> conditions </w:t>
      </w:r>
      <w:r w:rsidR="004035B9" w:rsidRPr="00696146">
        <w:rPr>
          <w:rFonts w:ascii="Times New Roman" w:hAnsi="Times New Roman" w:cs="Times New Roman"/>
          <w:sz w:val="24"/>
          <w:szCs w:val="24"/>
        </w:rPr>
        <w:t>do not</w:t>
      </w:r>
      <w:r w:rsidR="004035B9" w:rsidRPr="00696146">
        <w:rPr>
          <w:rFonts w:ascii="Times New Roman" w:hAnsi="Times New Roman" w:cs="Times New Roman"/>
          <w:sz w:val="24"/>
          <w:szCs w:val="24"/>
        </w:rPr>
        <w:t xml:space="preserve"> surpass </w:t>
      </w:r>
      <w:r w:rsidR="004035B9" w:rsidRPr="00696146">
        <w:rPr>
          <w:rFonts w:ascii="Times New Roman" w:hAnsi="Times New Roman" w:cs="Times New Roman"/>
          <w:sz w:val="24"/>
          <w:szCs w:val="24"/>
        </w:rPr>
        <w:t xml:space="preserve">unknown </w:t>
      </w:r>
      <w:r w:rsidR="004035B9" w:rsidRPr="00696146">
        <w:rPr>
          <w:rFonts w:ascii="Times New Roman" w:hAnsi="Times New Roman" w:cs="Times New Roman"/>
          <w:sz w:val="24"/>
          <w:szCs w:val="24"/>
        </w:rPr>
        <w:t>biological thresholds</w:t>
      </w:r>
      <w:r w:rsidR="004035B9" w:rsidRPr="00696146">
        <w:rPr>
          <w:rFonts w:ascii="Times New Roman" w:hAnsi="Times New Roman" w:cs="Times New Roman"/>
          <w:sz w:val="24"/>
          <w:szCs w:val="24"/>
        </w:rPr>
        <w:t xml:space="preserve"> in tolerance, I would expect</w:t>
      </w:r>
      <w:r w:rsidR="004035B9" w:rsidRPr="00696146">
        <w:rPr>
          <w:rFonts w:ascii="Times New Roman" w:hAnsi="Times New Roman" w:cs="Times New Roman"/>
          <w:sz w:val="24"/>
          <w:szCs w:val="24"/>
        </w:rPr>
        <w:t xml:space="preserve"> </w:t>
      </w:r>
      <w:r w:rsidR="004035B9" w:rsidRPr="00696146">
        <w:rPr>
          <w:rFonts w:ascii="Times New Roman" w:hAnsi="Times New Roman" w:cs="Times New Roman"/>
          <w:sz w:val="24"/>
          <w:szCs w:val="24"/>
        </w:rPr>
        <w:t>w</w:t>
      </w:r>
      <w:r w:rsidRPr="00696146">
        <w:rPr>
          <w:rFonts w:ascii="Times New Roman" w:hAnsi="Times New Roman" w:cs="Times New Roman"/>
          <w:sz w:val="24"/>
          <w:szCs w:val="24"/>
        </w:rPr>
        <w:t xml:space="preserve">arming temperatures </w:t>
      </w:r>
      <w:r w:rsidR="004035B9" w:rsidRPr="00696146">
        <w:rPr>
          <w:rFonts w:ascii="Times New Roman" w:hAnsi="Times New Roman" w:cs="Times New Roman"/>
          <w:sz w:val="24"/>
          <w:szCs w:val="24"/>
        </w:rPr>
        <w:t>to</w:t>
      </w:r>
      <w:r w:rsidRPr="00696146">
        <w:rPr>
          <w:rFonts w:ascii="Times New Roman" w:hAnsi="Times New Roman" w:cs="Times New Roman"/>
          <w:sz w:val="24"/>
          <w:szCs w:val="24"/>
        </w:rPr>
        <w:t xml:space="preserve"> cause the steepest decreases in trailing guild richness and blackburnian warbler, black-throated blue warbler, and Canada warbler abundance at lower elevations and in black-throated green warbler, Swainson’s thrush, and least flycatcher</w:t>
      </w:r>
      <w:r w:rsidR="00101565" w:rsidRPr="00696146">
        <w:rPr>
          <w:rFonts w:ascii="Times New Roman" w:hAnsi="Times New Roman" w:cs="Times New Roman"/>
          <w:sz w:val="24"/>
          <w:szCs w:val="24"/>
        </w:rPr>
        <w:t xml:space="preserve"> (</w:t>
      </w:r>
      <w:r w:rsidR="00101565" w:rsidRPr="00696146">
        <w:rPr>
          <w:rFonts w:ascii="Times New Roman" w:eastAsia="Times New Roman" w:hAnsi="Times New Roman" w:cs="Times New Roman"/>
          <w:i/>
          <w:iCs/>
          <w:color w:val="000000"/>
          <w:sz w:val="24"/>
          <w:szCs w:val="24"/>
        </w:rPr>
        <w:t>Empidonax minimus</w:t>
      </w:r>
      <w:r w:rsidR="00101565" w:rsidRPr="00696146">
        <w:rPr>
          <w:rFonts w:ascii="Times New Roman" w:hAnsi="Times New Roman" w:cs="Times New Roman"/>
          <w:sz w:val="24"/>
          <w:szCs w:val="24"/>
        </w:rPr>
        <w:t>)</w:t>
      </w:r>
      <w:r w:rsidRPr="00696146">
        <w:rPr>
          <w:rFonts w:ascii="Times New Roman" w:hAnsi="Times New Roman" w:cs="Times New Roman"/>
          <w:sz w:val="24"/>
          <w:szCs w:val="24"/>
        </w:rPr>
        <w:t xml:space="preserve"> abundance at high elevations. Temperature extremes would result in decreases in: overall species richness at low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Northern Appalachians; north guild richness at high elevations; Swainson’s thrush and veery abundance in the Northern Appalachians and particularly at low elevations in the Northern Appalachians; south guild richness at more northerly latitudes, at low and mid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Central and Southern Appalachians; hooded warbler and Acadian flycatcher abundance at more northerly latitudes and at low elevations; trailing guild richness at high elevations and particularly </w:t>
      </w:r>
      <w:r w:rsidR="00103A54" w:rsidRPr="00696146">
        <w:rPr>
          <w:rFonts w:ascii="Times New Roman" w:hAnsi="Times New Roman" w:cs="Times New Roman"/>
          <w:sz w:val="24"/>
          <w:szCs w:val="24"/>
        </w:rPr>
        <w:t xml:space="preserve">at </w:t>
      </w:r>
      <w:r w:rsidRPr="00696146">
        <w:rPr>
          <w:rFonts w:ascii="Times New Roman" w:hAnsi="Times New Roman" w:cs="Times New Roman"/>
          <w:sz w:val="24"/>
          <w:szCs w:val="24"/>
        </w:rPr>
        <w:t xml:space="preserve">high elevations in the Southern Appalachians; blackburnian warbler abundance in the Northern Appalachians and particularly </w:t>
      </w:r>
      <w:r w:rsidR="00103A54" w:rsidRPr="00696146">
        <w:rPr>
          <w:rFonts w:ascii="Times New Roman" w:hAnsi="Times New Roman" w:cs="Times New Roman"/>
          <w:sz w:val="24"/>
          <w:szCs w:val="24"/>
        </w:rPr>
        <w:t xml:space="preserve">at </w:t>
      </w:r>
      <w:r w:rsidRPr="00696146">
        <w:rPr>
          <w:rFonts w:ascii="Times New Roman" w:hAnsi="Times New Roman" w:cs="Times New Roman"/>
          <w:sz w:val="24"/>
          <w:szCs w:val="24"/>
        </w:rPr>
        <w:t xml:space="preserve">low elevations in the Northern Appalachians; black-throated green warbler abundance in the Northern Appalachians, at low elevations, and particularly </w:t>
      </w:r>
      <w:r w:rsidR="00103A54" w:rsidRPr="00696146">
        <w:rPr>
          <w:rFonts w:ascii="Times New Roman" w:hAnsi="Times New Roman" w:cs="Times New Roman"/>
          <w:sz w:val="24"/>
          <w:szCs w:val="24"/>
        </w:rPr>
        <w:t xml:space="preserve">at </w:t>
      </w:r>
      <w:r w:rsidRPr="00696146">
        <w:rPr>
          <w:rFonts w:ascii="Times New Roman" w:hAnsi="Times New Roman" w:cs="Times New Roman"/>
          <w:sz w:val="24"/>
          <w:szCs w:val="24"/>
        </w:rPr>
        <w:t>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parula and wood thrush abundance in the Northern Appalachians, at low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Northern Appalachians. Increasing precipitation would </w:t>
      </w:r>
      <w:r w:rsidR="00103A54" w:rsidRPr="00696146">
        <w:rPr>
          <w:rFonts w:ascii="Times New Roman" w:hAnsi="Times New Roman" w:cs="Times New Roman"/>
          <w:sz w:val="24"/>
          <w:szCs w:val="24"/>
        </w:rPr>
        <w:t>most</w:t>
      </w:r>
      <w:r w:rsidRPr="00696146">
        <w:rPr>
          <w:rFonts w:ascii="Times New Roman" w:hAnsi="Times New Roman" w:cs="Times New Roman"/>
          <w:sz w:val="24"/>
          <w:szCs w:val="24"/>
        </w:rPr>
        <w:t xml:space="preserve"> negatively affect</w:t>
      </w:r>
      <w:r w:rsidR="00103A54" w:rsidRPr="00696146">
        <w:rPr>
          <w:rFonts w:ascii="Times New Roman" w:hAnsi="Times New Roman" w:cs="Times New Roman"/>
          <w:sz w:val="24"/>
          <w:szCs w:val="24"/>
        </w:rPr>
        <w:t>:</w:t>
      </w:r>
      <w:r w:rsidRPr="00696146">
        <w:rPr>
          <w:rFonts w:ascii="Times New Roman" w:hAnsi="Times New Roman" w:cs="Times New Roman"/>
          <w:sz w:val="24"/>
          <w:szCs w:val="24"/>
        </w:rPr>
        <w:t xml:space="preserve"> overall species richness and general guild richness in the Southern Appalachians, at high elevations, and </w:t>
      </w:r>
      <w:r w:rsidR="005F1288" w:rsidRPr="00696146">
        <w:rPr>
          <w:rFonts w:ascii="Times New Roman" w:hAnsi="Times New Roman" w:cs="Times New Roman"/>
          <w:sz w:val="24"/>
          <w:szCs w:val="24"/>
        </w:rPr>
        <w:t>particularly</w:t>
      </w:r>
      <w:r w:rsidRPr="00696146">
        <w:rPr>
          <w:rFonts w:ascii="Times New Roman" w:hAnsi="Times New Roman" w:cs="Times New Roman"/>
          <w:sz w:val="24"/>
          <w:szCs w:val="24"/>
        </w:rPr>
        <w:t xml:space="preserve"> at high elevations in the Southern Appalachians; hooded warbler, wood thrush, and Acadian flycatcher abundance in the Southern Appalachians and at high elevations; worm-eating warbler abundance in the Southern Appalachians; trailing guild richness </w:t>
      </w:r>
      <w:r w:rsidR="005F1288" w:rsidRPr="00696146">
        <w:rPr>
          <w:rFonts w:ascii="Times New Roman" w:hAnsi="Times New Roman" w:cs="Times New Roman"/>
          <w:sz w:val="24"/>
          <w:szCs w:val="24"/>
        </w:rPr>
        <w:t xml:space="preserve">and </w:t>
      </w:r>
      <w:r w:rsidR="005F1288" w:rsidRPr="00696146">
        <w:rPr>
          <w:rFonts w:ascii="Times New Roman" w:hAnsi="Times New Roman" w:cs="Times New Roman"/>
          <w:sz w:val="24"/>
          <w:szCs w:val="24"/>
        </w:rPr>
        <w:t>black-throated blue warbler abundance</w:t>
      </w:r>
      <w:r w:rsidR="005F1288"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at high elevations in the Southern Appalachians; northern parula abundance in the Southern Appalachians; </w:t>
      </w:r>
      <w:r w:rsidR="00103A54" w:rsidRPr="00696146">
        <w:rPr>
          <w:rFonts w:ascii="Times New Roman" w:hAnsi="Times New Roman" w:cs="Times New Roman"/>
          <w:sz w:val="24"/>
          <w:szCs w:val="24"/>
        </w:rPr>
        <w:t xml:space="preserve">and </w:t>
      </w:r>
      <w:r w:rsidRPr="00696146">
        <w:rPr>
          <w:rFonts w:ascii="Times New Roman" w:hAnsi="Times New Roman" w:cs="Times New Roman"/>
          <w:sz w:val="24"/>
          <w:szCs w:val="24"/>
        </w:rPr>
        <w:t xml:space="preserve">ovenbird abundance at high elevations. </w:t>
      </w:r>
      <w:bookmarkStart w:id="3" w:name="_Hlk128418605"/>
      <w:r w:rsidRPr="00696146">
        <w:rPr>
          <w:rFonts w:ascii="Times New Roman" w:hAnsi="Times New Roman" w:cs="Times New Roman"/>
          <w:sz w:val="24"/>
          <w:szCs w:val="24"/>
        </w:rPr>
        <w:t xml:space="preserve">Across the 4 guilds and 16 focal forest songbird species, </w:t>
      </w:r>
      <w:bookmarkEnd w:id="3"/>
      <w:r w:rsidRPr="00696146">
        <w:rPr>
          <w:rFonts w:ascii="Times New Roman" w:hAnsi="Times New Roman" w:cs="Times New Roman"/>
          <w:sz w:val="24"/>
          <w:szCs w:val="24"/>
        </w:rPr>
        <w:t xml:space="preserve">changing temperatures may have the most negative impact in the Northern Appalachians, at low elevations, and at low and high elevations in the Northern Appalachians, </w:t>
      </w:r>
      <w:r w:rsidRPr="00696146">
        <w:rPr>
          <w:rFonts w:ascii="Times New Roman" w:hAnsi="Times New Roman" w:cs="Times New Roman"/>
          <w:sz w:val="24"/>
          <w:szCs w:val="24"/>
        </w:rPr>
        <w:lastRenderedPageBreak/>
        <w:t>while increasing precipitation may pose the most risk in the Southern Appalachians, at high elevations, and at mid and high elevations in the Southern Appalachians.</w:t>
      </w:r>
    </w:p>
    <w:bookmarkEnd w:id="2"/>
    <w:p w14:paraId="0D7FB3BE" w14:textId="4A584A0A"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The findings from my study build upon the previous literature focused on climate change and forest songbirds in various portions of the Appalachian Mountains. In terms of the potential effects of climate change, a study from the northeastern United States agreed with my study’s implications that northern and high-elevation species are most at risk from warm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denhouse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In addition, Duclos et al. (2019) explored direct and indirect effects of climate on bird abundance along elevation gradients in the Northern Appalachians, with an overlap in 7 of the focal forest songbird species from my study. They found that climate exerts direct influences on bird abundance, as well as indirect influences mediated by vegetation composition and structur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Duclos et al.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lthough there were differences in methodology and metrics, climate relationships with abundance of 3 focal species were consistent with my result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manualFormatting":"DeLuca and King (2017)","plainTextFormattedCitation":"(DeLuca and King 2017)","previouslyFormattedCitation":"(DeLuca and King 2017)"},"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DeLuca and King (2017)</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lso focused on forest songbirds in the Northern Appalachians, noting both upslope and downslope shifts in elevational boundaries. In support of the potential for negative effects of warming temperatures at low elevations in the Northern Appalachians highlighted by my study,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the importance of elevational gradients when considering the impacts of climate change, as </w:t>
      </w:r>
      <w:r w:rsidR="00103A54" w:rsidRPr="00696146">
        <w:rPr>
          <w:rFonts w:ascii="Times New Roman" w:hAnsi="Times New Roman" w:cs="Times New Roman"/>
          <w:sz w:val="24"/>
          <w:szCs w:val="24"/>
        </w:rPr>
        <w:t>did</w:t>
      </w:r>
      <w:r w:rsidRPr="00696146">
        <w:rPr>
          <w:rFonts w:ascii="Times New Roman" w:hAnsi="Times New Roman" w:cs="Times New Roman"/>
          <w:sz w:val="24"/>
          <w:szCs w:val="24"/>
        </w:rPr>
        <w:t xml:space="preserve"> a climate mitigation review article focusing on the Southern Appalachian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16/J.BIOCON.2010.10.019","ISSN":"00063207","abstract":"The broad physical and biological principles behind climate change and its potential large scale ecological impacts on biota are fairly well understood, although likely responses of biotic communities at fine spatio-temporal scales are not, limiting the ability of conservation programs to respond effectively to climate change outside the range of human experience. Much of the climate debate has focused on attempts to resolve key uncertainties in a hypothesis-testing framework. However, conservation decisions cannot await resolution of these scientific issues and instead must proceed in the face of uncertainty. We suggest that conservation should precede in an adaptive management framework, in which decisions are guided by predictions under multiple, plausible hypotheses about climate impacts. Under this plan, monitoring is used to evaluate the response of the system to climate drivers, and management actions (perhaps experimental) are used to confront testable predictions with data, in turn providing feedback for future decision making. We illustrate these principles with the problem of mitigating the effects of climate change on terrestrial bird communities in the southern Appalachian Mountains, USA. © 2010 Elsevier Ltd.","author":[{"dropping-particle":"","family":"Conroy","given":"Michael J.","non-dropping-particle":"","parse-names":false,"suffix":""},{"dropping-particle":"","family":"Runge","given":"Michael C.","non-dropping-particle":"","parse-names":false,"suffix":""},{"dropping-particle":"","family":"Nichols","given":"James D.","non-dropping-particle":"","parse-names":false,"suffix":""},{"dropping-particle":"","family":"Stodola","given":"Kirk W.","non-dropping-particle":"","parse-names":false,"suffix":""},{"dropping-particle":"","family":"Cooper","given":"Robert J.","non-dropping-particle":"","parse-names":false,"suffix":""}],"container-title":"Biological Conservation","id":"ITEM-1","issue":"4","issued":{"date-parts":[["2011","4"]]},"page":"1204-1213","title":"Conservation in the face of climate change: The roles of alternative models, monitoring, and adaptation in confronting and reducing uncertainty","type":"article-journal","volume":"144"},"uris":["http://www.mendeley.com/documents/?uuid=5e4063e6-6b5f-3a71-b3b4-be6ef402a1e5"]}],"mendeley":{"formattedCitation":"(Conroy et al. 2011)","plainTextFormattedCitation":"(Conroy et al. 2011)","previouslyFormattedCitation":"(Conroy et al. 2011)"},"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Conroy et al. 2011)</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w:t>
      </w:r>
    </w:p>
    <w:p w14:paraId="771F319F" w14:textId="369D8741"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696146" w:rsidRPr="00696146">
        <w:rPr>
          <w:rFonts w:ascii="Times New Roman" w:hAnsi="Times New Roman" w:cs="Times New Roman"/>
          <w:sz w:val="24"/>
          <w:szCs w:val="24"/>
        </w:rPr>
        <w:t xml:space="preserve">I included </w:t>
      </w:r>
      <w:r w:rsidR="00696146">
        <w:rPr>
          <w:rFonts w:ascii="Times New Roman" w:hAnsi="Times New Roman" w:cs="Times New Roman"/>
          <w:sz w:val="24"/>
          <w:szCs w:val="24"/>
        </w:rPr>
        <w:t>a</w:t>
      </w:r>
      <w:r w:rsidRPr="00696146">
        <w:rPr>
          <w:rFonts w:ascii="Times New Roman" w:hAnsi="Times New Roman" w:cs="Times New Roman"/>
          <w:sz w:val="24"/>
          <w:szCs w:val="24"/>
        </w:rPr>
        <w:t xml:space="preserve"> temporal variable in this study to distinguish long-term changes in forest songbird communities that could not be attributed to the focal climate factors or the controlling habitat factors (Table 2). At a broad scale, there was no general trend over time for overall species richness, but certain individual focal forest songbird species exhibited clear declines (e.g., American redstart, northern parula, hooded warbler, worm-eating warbler, wood thrush, veery, Acadian flycatcher) or increases (e.g., ovenbird, blackpoll warbler, blackburnian warbler, black-throated green warbler, black-throated blue warbler, Swainson’s thrush, least flycatcher) in abundance at sites across the Appalachian Mountains (Table 3, Figures 5–6). Just as with the climate factors, relationships with year varied by climate-related guild designation (Figure 5). Across all the sampling sites, north guild richness, 2 of the 3 north guild species, trailing guild richness, and 4 of the 6 trailing guild species were significantly and positively influenced by year, whereas south guild richness, all 3 south guild species, general guild richness, and 3 of the 4 general guild species had significant negative relationships.</w:t>
      </w:r>
    </w:p>
    <w:p w14:paraId="02BFAA69" w14:textId="509E75D1"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Temporal trends in guild richness and focal species abundance were mediated by both latitude and elevation (Figures 9, 11, and 14). For example, overall species richness was </w:t>
      </w:r>
      <w:r w:rsidRPr="00696146">
        <w:rPr>
          <w:rFonts w:ascii="Times New Roman" w:hAnsi="Times New Roman" w:cs="Times New Roman"/>
          <w:sz w:val="24"/>
          <w:szCs w:val="24"/>
        </w:rPr>
        <w:lastRenderedPageBreak/>
        <w:t>decreasing over time in the Northern Appalachians and at low elevations but increasing in the Southern Appalachians and particularly at high elevations in the Southern Appalachians. South guild species were experiencing the steepest declines at more northerly latitudes (e.g., Central Appalachians), at low elevations, and particularly</w:t>
      </w:r>
      <w:r w:rsidR="00103A54" w:rsidRPr="00696146">
        <w:rPr>
          <w:rFonts w:ascii="Times New Roman" w:hAnsi="Times New Roman" w:cs="Times New Roman"/>
          <w:sz w:val="24"/>
          <w:szCs w:val="24"/>
        </w:rPr>
        <w:t xml:space="preserve"> at</w:t>
      </w:r>
      <w:r w:rsidRPr="00696146">
        <w:rPr>
          <w:rFonts w:ascii="Times New Roman" w:hAnsi="Times New Roman" w:cs="Times New Roman"/>
          <w:sz w:val="24"/>
          <w:szCs w:val="24"/>
        </w:rPr>
        <w:t xml:space="preserve"> low elevations in the Central and Southern Appalachians. Similarly, general guild species were declining the most in the Northern Appalachians, at low elevations, and particularly at high elevations in the Northern Appalachians and low elevations in the Southern Appalachians. Interestingly, both south guild richness and general guild richness were increasing over time at high elevations in the Southern Appalachians, which may suggest that an elevational shift is occurring in that region. Across the 4 guilds and 16 focal forest songbird species, temporal trends were most frequently negative in the Central and Northern Appalachians, at low elevations, and particularly at low elevations in the Central and Southern Appalachians. More investigation is needed to determine what factors were driving these temporal trends.</w:t>
      </w:r>
    </w:p>
    <w:p w14:paraId="0DF92530" w14:textId="4CF0ADC9" w:rsidR="009A403C" w:rsidRPr="00696146" w:rsidRDefault="009A403C" w:rsidP="00103A54">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Other studies and datasets suggest similar temporal trends in the abundance of our focal forest songbird species and have documented regional variation in those trends along latitudinal gradients. For example, my results regarding temporal trends in the 3 northern guild species </w:t>
      </w:r>
      <w:r w:rsidR="00103A54" w:rsidRPr="00696146">
        <w:rPr>
          <w:rFonts w:ascii="Times New Roman" w:hAnsi="Times New Roman" w:cs="Times New Roman"/>
          <w:sz w:val="24"/>
          <w:szCs w:val="24"/>
        </w:rPr>
        <w:t>align with those of</w:t>
      </w:r>
      <w:r w:rsidRPr="00696146">
        <w:rPr>
          <w:rFonts w:ascii="Times New Roman" w:hAnsi="Times New Roman" w:cs="Times New Roman"/>
          <w:sz w:val="24"/>
          <w:szCs w:val="24"/>
        </w:rPr>
        <w:t xml:space="preserve"> a study that used data from 1993–2003 from the White Mountains of New Hampshir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King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As another exampl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Wilson et al. (2011)</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for 43% of the instances (see Appendix E).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Indeed, it is 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the majority of forested land 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671752DD" w14:textId="6D1ECFCB"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Here, I establish that guild richness and abundance of forest songbirds breeding in the Appalachian Mountains are influenced by both temperature and precipitation, and those relationships ar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the effects of temperature and precipitation on climate-related guilds and forest songbird species and ide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the specific regions in which they are at the highest risk from climate change and other temporal factors. Based on my models, climate mitigation strategies for forest songbirds in the Appalachian Mountains should concentrate on northern guild species and the Northern Appalachians. In addition, research efforts should be made to figure out why </w:t>
      </w:r>
      <w:r w:rsidR="00513F30" w:rsidRPr="00696146">
        <w:rPr>
          <w:rFonts w:ascii="Times New Roman" w:hAnsi="Times New Roman" w:cs="Times New Roman"/>
          <w:sz w:val="24"/>
          <w:szCs w:val="24"/>
        </w:rPr>
        <w:t>abundance of</w:t>
      </w:r>
      <w:r w:rsidRPr="00696146">
        <w:rPr>
          <w:rFonts w:ascii="Times New Roman" w:hAnsi="Times New Roman" w:cs="Times New Roman"/>
          <w:sz w:val="24"/>
          <w:szCs w:val="24"/>
        </w:rPr>
        <w:t xml:space="preserve"> southern guild species and general guild species </w:t>
      </w:r>
      <w:r w:rsidR="00513F30"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declining</w:t>
      </w:r>
      <w:r w:rsidR="00513F30" w:rsidRPr="00696146">
        <w:rPr>
          <w:rFonts w:ascii="Times New Roman" w:hAnsi="Times New Roman" w:cs="Times New Roman"/>
          <w:sz w:val="24"/>
          <w:szCs w:val="24"/>
        </w:rPr>
        <w:t xml:space="preserve"> over time</w:t>
      </w:r>
      <w:r w:rsidRPr="00696146">
        <w:rPr>
          <w:rFonts w:ascii="Times New Roman" w:hAnsi="Times New Roman" w:cs="Times New Roman"/>
          <w:sz w:val="24"/>
          <w:szCs w:val="24"/>
        </w:rPr>
        <w:t>, particularly at low elevations throughout the Appalachian Mountains.</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Ambuel,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M. Mächler, B. M. Bolker,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Cox, W. A., F. R. Thompson, J. L. Reidy, and J. Faaborg.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orero-Medina, G., J. Terborgh, S. J. Socolar, and S. L. Pimm. 2011. Elevational ranges of birds on a tropical montane gradient lag behind warming temperatures. PLoS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4" w:name="_Hlk128511340"/>
      <w:r w:rsidRPr="00696146">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bookmarkEnd w:id="4"/>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ellner, K., and M. Meredith. 2021. Package “jagsUI.”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ing, D. I., J. D. Lambert, J. P. Buonaccorsi, and L. S. Prou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oleček, J., P. Adamík, and J. Reif.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a Sorte,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eech, D. I., and H. Q. P. Crick. 2007. Influence of climate change on the abundance, distribution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Mayor, S. J., R. P. Guralnick, M. W. Tingley, J. Otegui, J. C. Withey, S. C. Elmendorf, M. E. Andrew, S. Leyk,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Carr, E. C. White, R. E. A. Almond, T. Amano, E. Bertram, R. B. Bradbury, C. Bradley, S. H. M. Butchart, N. Doswald, W. Foden, D. J. C. Gill, R. E. Green, W. J. Sutherland, and E. V. J. Tanner. 2015. </w:t>
      </w:r>
      <w:r w:rsidR="002314C0" w:rsidRPr="00696146">
        <w:rPr>
          <w:rFonts w:ascii="Times New Roman" w:hAnsi="Times New Roman" w:cs="Times New Roman"/>
          <w:sz w:val="24"/>
          <w:szCs w:val="24"/>
        </w:rPr>
        <w:lastRenderedPageBreak/>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ounds, J. A., M. P. L. Fogden,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rautmann, S. 2018. Climate change impacts on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Wilson, S., S. L. Ladeau, A. P. Tøttrup,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53E1C9D5" w14:textId="5FA370A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Tables</w:t>
      </w:r>
    </w:p>
    <w:p w14:paraId="4B982062" w14:textId="6B4730CD" w:rsidR="001E20F6" w:rsidRPr="00696146" w:rsidRDefault="001E20F6" w:rsidP="005F19A0">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1.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cal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696146"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0E51C52C"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Taxonomic 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696146" w:rsidRDefault="008B5089"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 Designation</w:t>
            </w:r>
          </w:p>
        </w:tc>
      </w:tr>
      <w:tr w:rsidR="008B5089" w:rsidRPr="00696146"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r w:rsidR="00DE25B3" w:rsidRPr="00696146">
              <w:rPr>
                <w:rFonts w:ascii="Times New Roman" w:eastAsia="Times New Roman" w:hAnsi="Times New Roman" w:cs="Times New Roman"/>
                <w:color w:val="000000"/>
                <w:sz w:val="24"/>
                <w:szCs w:val="24"/>
              </w:rPr>
              <w:t>*</w:t>
            </w:r>
          </w:p>
          <w:p w14:paraId="716F57F9"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8B5089" w:rsidRPr="00696146"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p w14:paraId="44B5714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ustulatus</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8B5089" w:rsidRPr="00696146"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r w:rsidR="00DE25B3" w:rsidRPr="00696146">
              <w:rPr>
                <w:rFonts w:ascii="Times New Roman" w:eastAsia="Times New Roman" w:hAnsi="Times New Roman" w:cs="Times New Roman"/>
                <w:color w:val="000000"/>
                <w:sz w:val="24"/>
                <w:szCs w:val="24"/>
              </w:rPr>
              <w:t>*</w:t>
            </w:r>
          </w:p>
          <w:p w14:paraId="7345C94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flaviventris</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8B5089" w:rsidRPr="00696146"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r w:rsidR="00DE25B3" w:rsidRPr="00696146">
              <w:rPr>
                <w:rFonts w:ascii="Times New Roman" w:eastAsia="Times New Roman" w:hAnsi="Times New Roman" w:cs="Times New Roman"/>
                <w:color w:val="000000"/>
                <w:sz w:val="24"/>
                <w:szCs w:val="24"/>
              </w:rPr>
              <w:t>*</w:t>
            </w:r>
          </w:p>
          <w:p w14:paraId="1084043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virescens</w:t>
            </w:r>
            <w:r w:rsidRPr="00696146">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8B5089" w:rsidRPr="00696146"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r w:rsidR="00DE25B3" w:rsidRPr="00696146">
              <w:rPr>
                <w:rFonts w:ascii="Times New Roman" w:eastAsia="Times New Roman" w:hAnsi="Times New Roman" w:cs="Times New Roman"/>
                <w:color w:val="000000"/>
                <w:sz w:val="24"/>
                <w:szCs w:val="24"/>
              </w:rPr>
              <w:t>*</w:t>
            </w:r>
          </w:p>
          <w:p w14:paraId="6C507EC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itrina</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8B5089" w:rsidRPr="00696146"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r w:rsidR="00DE25B3" w:rsidRPr="00696146">
              <w:rPr>
                <w:rFonts w:ascii="Times New Roman" w:eastAsia="Times New Roman" w:hAnsi="Times New Roman" w:cs="Times New Roman"/>
                <w:color w:val="000000"/>
                <w:sz w:val="24"/>
                <w:szCs w:val="24"/>
              </w:rPr>
              <w:t>*</w:t>
            </w:r>
          </w:p>
          <w:p w14:paraId="2054896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elmitheros vermivorum</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8B5089" w:rsidRPr="00696146"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r w:rsidR="00DE25B3" w:rsidRPr="00696146">
              <w:rPr>
                <w:rFonts w:ascii="Times New Roman" w:eastAsia="Times New Roman" w:hAnsi="Times New Roman" w:cs="Times New Roman"/>
                <w:color w:val="000000"/>
                <w:sz w:val="24"/>
                <w:szCs w:val="24"/>
              </w:rPr>
              <w:t>*</w:t>
            </w:r>
          </w:p>
          <w:p w14:paraId="44BD85B0"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fusca</w:t>
            </w:r>
            <w:r w:rsidRPr="00696146">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p w14:paraId="36B7D9C8"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aerulescens</w:t>
            </w:r>
            <w:r w:rsidRPr="00696146">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p w14:paraId="5E5134F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virens</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r w:rsidR="00DE25B3" w:rsidRPr="00696146">
              <w:rPr>
                <w:rFonts w:ascii="Times New Roman" w:eastAsia="Times New Roman" w:hAnsi="Times New Roman" w:cs="Times New Roman"/>
                <w:color w:val="000000"/>
                <w:sz w:val="24"/>
                <w:szCs w:val="24"/>
              </w:rPr>
              <w:t>*</w:t>
            </w:r>
          </w:p>
          <w:p w14:paraId="14610D55"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rdellina canadensis</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p w14:paraId="0D0EBAB6"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minimus</w:t>
            </w:r>
            <w:r w:rsidRPr="00696146">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p w14:paraId="3B17C4DD"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fuscescens</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8B5089" w:rsidRPr="00696146"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p w14:paraId="300CE10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ruticilla</w:t>
            </w:r>
            <w:r w:rsidRPr="00696146">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8B5089" w:rsidRPr="00696146"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r w:rsidR="00DE25B3" w:rsidRPr="00696146">
              <w:rPr>
                <w:rFonts w:ascii="Times New Roman" w:eastAsia="Times New Roman" w:hAnsi="Times New Roman" w:cs="Times New Roman"/>
                <w:color w:val="000000"/>
                <w:sz w:val="24"/>
                <w:szCs w:val="24"/>
              </w:rPr>
              <w:t>*</w:t>
            </w:r>
          </w:p>
          <w:p w14:paraId="706F46E4"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americana</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8B5089" w:rsidRPr="00696146"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p w14:paraId="7BED6710"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iurus aurocapilla</w:t>
            </w:r>
            <w:r w:rsidRPr="00696146">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8B5089" w:rsidRPr="00696146"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r w:rsidR="00DE25B3" w:rsidRPr="00696146">
              <w:rPr>
                <w:rFonts w:ascii="Times New Roman" w:eastAsia="Times New Roman" w:hAnsi="Times New Roman" w:cs="Times New Roman"/>
                <w:color w:val="000000"/>
                <w:sz w:val="24"/>
                <w:szCs w:val="24"/>
              </w:rPr>
              <w:t>*</w:t>
            </w:r>
          </w:p>
          <w:p w14:paraId="008B5FF5"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ylocichla mustelina</w:t>
            </w:r>
            <w:r w:rsidRPr="00696146">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696146" w:rsidRDefault="008B5089"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0B07E5B7" w14:textId="0AC20661" w:rsidR="005F19A0" w:rsidRPr="00696146" w:rsidRDefault="00876121" w:rsidP="005F19A0">
      <w:pPr>
        <w:spacing w:line="276" w:lineRule="auto"/>
        <w:rPr>
          <w:rFonts w:ascii="Times New Roman" w:hAnsi="Times New Roman" w:cs="Times New Roman"/>
          <w:sz w:val="24"/>
        </w:rPr>
      </w:pPr>
      <w:bookmarkStart w:id="5" w:name="_Hlk82986315"/>
      <w:r w:rsidRPr="00696146">
        <w:rPr>
          <w:rFonts w:ascii="Times New Roman" w:hAnsi="Times New Roman" w:cs="Times New Roman"/>
          <w:sz w:val="24"/>
        </w:rPr>
        <w:lastRenderedPageBreak/>
        <w:t xml:space="preserve">Table 2. List of </w:t>
      </w:r>
      <w:r w:rsidR="00241CDE" w:rsidRPr="00696146">
        <w:rPr>
          <w:rFonts w:ascii="Times New Roman" w:hAnsi="Times New Roman" w:cs="Times New Roman"/>
          <w:sz w:val="24"/>
        </w:rPr>
        <w:t xml:space="preserve">temporal (N = 1), </w:t>
      </w:r>
      <w:r w:rsidR="00F866D0" w:rsidRPr="00696146">
        <w:rPr>
          <w:rFonts w:ascii="Times New Roman" w:hAnsi="Times New Roman" w:cs="Times New Roman"/>
          <w:sz w:val="24"/>
        </w:rPr>
        <w:t xml:space="preserve">location (N = 1), </w:t>
      </w:r>
      <w:r w:rsidR="00241CDE" w:rsidRPr="00696146">
        <w:rPr>
          <w:rFonts w:ascii="Times New Roman" w:hAnsi="Times New Roman" w:cs="Times New Roman"/>
          <w:sz w:val="24"/>
        </w:rPr>
        <w:t>topographical (N = 3), climate (N = 4),</w:t>
      </w:r>
      <w:r w:rsidR="006D3119" w:rsidRPr="00696146">
        <w:rPr>
          <w:rFonts w:ascii="Times New Roman" w:hAnsi="Times New Roman" w:cs="Times New Roman"/>
          <w:sz w:val="24"/>
        </w:rPr>
        <w:t xml:space="preserve"> 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rsidRPr="00696146"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797E2EA"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DF3B8F">
        <w:trPr>
          <w:trHeight w:val="317"/>
        </w:trPr>
        <w:tc>
          <w:tcPr>
            <w:tcW w:w="2070" w:type="dxa"/>
            <w:tcBorders>
              <w:top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59E392B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Mean elevation (m) within 50 m of each sampling site; variable type: continuous; range: 240–1881 m</w:t>
            </w:r>
          </w:p>
        </w:tc>
        <w:tc>
          <w:tcPr>
            <w:tcW w:w="2973" w:type="dxa"/>
            <w:tcBorders>
              <w:top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F866D0" w:rsidRPr="00696146" w14:paraId="222276FD" w14:textId="1A8713A1" w:rsidTr="00DF3B8F">
        <w:trPr>
          <w:trHeight w:val="317"/>
        </w:trPr>
        <w:tc>
          <w:tcPr>
            <w:tcW w:w="2070" w:type="dxa"/>
          </w:tcPr>
          <w:p w14:paraId="73F819BF" w14:textId="37197D0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Aspect</w:t>
            </w:r>
          </w:p>
        </w:tc>
        <w:tc>
          <w:tcPr>
            <w:tcW w:w="4230" w:type="dxa"/>
          </w:tcPr>
          <w:p w14:paraId="100097F8" w14:textId="4B82ADC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Mode aspect (degrees) within 50 m of each sampling site; variable type: continuous; bounded between 0 and 360 degrees</w:t>
            </w:r>
          </w:p>
        </w:tc>
        <w:tc>
          <w:tcPr>
            <w:tcW w:w="2973" w:type="dxa"/>
          </w:tcPr>
          <w:p w14:paraId="17C5DABB" w14:textId="77777777"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E4FB013" w14:textId="0CA457B8" w:rsidR="00F866D0" w:rsidRPr="00696146" w:rsidRDefault="00F866D0" w:rsidP="00F866D0">
            <w:pPr>
              <w:rPr>
                <w:rFonts w:ascii="Times New Roman" w:hAnsi="Times New Roman" w:cs="Times New Roman"/>
                <w:sz w:val="10"/>
                <w:szCs w:val="10"/>
              </w:rPr>
            </w:pPr>
          </w:p>
        </w:tc>
      </w:tr>
      <w:tr w:rsidR="00F866D0" w:rsidRPr="00696146" w14:paraId="0BADCBD4" w14:textId="2D0438D9" w:rsidTr="001525E1">
        <w:trPr>
          <w:trHeight w:val="638"/>
        </w:trPr>
        <w:tc>
          <w:tcPr>
            <w:tcW w:w="2070" w:type="dxa"/>
            <w:tcBorders>
              <w:bottom w:val="single" w:sz="4" w:space="0" w:color="auto"/>
            </w:tcBorders>
          </w:tcPr>
          <w:p w14:paraId="1F3B873A" w14:textId="6B98923C"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Mode TPI within 50 m of each sampling site;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696146"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F866D0" w:rsidRPr="00696146"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696146" w:rsidRDefault="00F866D0" w:rsidP="00F866D0">
            <w:pPr>
              <w:rPr>
                <w:rFonts w:ascii="Times New Roman" w:hAnsi="Times New Roman" w:cs="Times New Roman"/>
                <w:sz w:val="10"/>
                <w:szCs w:val="10"/>
              </w:rPr>
            </w:pPr>
          </w:p>
          <w:p w14:paraId="25712EE0" w14:textId="5390C07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696146" w:rsidRDefault="00F866D0" w:rsidP="00F866D0">
            <w:pPr>
              <w:rPr>
                <w:rFonts w:ascii="Times New Roman" w:hAnsi="Times New Roman" w:cs="Times New Roman"/>
                <w:sz w:val="10"/>
                <w:szCs w:val="10"/>
              </w:rPr>
            </w:pPr>
          </w:p>
          <w:p w14:paraId="2908D99A" w14:textId="38BC0F15"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30 June (i.e., breeding season) during the year of data collection within 50 m of the sampling site</w:t>
            </w:r>
            <w:r w:rsidRPr="00696146">
              <w:rPr>
                <w:rFonts w:ascii="Times New Roman" w:hAnsi="Times New Roman" w:cs="Times New Roman"/>
                <w:sz w:val="24"/>
                <w:szCs w:val="24"/>
              </w:rPr>
              <w:t>; variable type: continuous; range: 12.2–24.0 °C</w:t>
            </w:r>
          </w:p>
          <w:p w14:paraId="02201D52" w14:textId="28218570" w:rsidR="00F866D0" w:rsidRPr="00696146"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696146" w:rsidRDefault="00F866D0" w:rsidP="00F866D0">
            <w:pPr>
              <w:rPr>
                <w:rFonts w:ascii="Times New Roman" w:hAnsi="Times New Roman" w:cs="Times New Roman"/>
                <w:sz w:val="10"/>
                <w:szCs w:val="10"/>
              </w:rPr>
            </w:pPr>
          </w:p>
          <w:p w14:paraId="2E4FB9BF" w14:textId="600DDF19"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PRISM Climate Group daily temperatures (4 km)</w:t>
            </w:r>
          </w:p>
        </w:tc>
      </w:tr>
    </w:tbl>
    <w:p w14:paraId="5166B368" w14:textId="6BFD8DFF" w:rsidR="00C252D3" w:rsidRPr="00696146" w:rsidRDefault="00C252D3"/>
    <w:p w14:paraId="775ACBC0" w14:textId="77777777" w:rsidR="001525E1" w:rsidRPr="00696146" w:rsidRDefault="001525E1">
      <w:pPr>
        <w:rPr>
          <w:rFonts w:ascii="Times New Roman" w:hAnsi="Times New Roman" w:cs="Times New Roman"/>
          <w:sz w:val="24"/>
        </w:rPr>
      </w:pPr>
    </w:p>
    <w:p w14:paraId="793D5B15" w14:textId="6EE8E309" w:rsidR="00C252D3" w:rsidRPr="00696146" w:rsidRDefault="00C252D3">
      <w:pPr>
        <w:rPr>
          <w:rFonts w:ascii="Times New Roman" w:hAnsi="Times New Roman" w:cs="Times New Roman"/>
          <w:sz w:val="24"/>
        </w:rPr>
      </w:pPr>
      <w:r w:rsidRPr="00696146">
        <w:rPr>
          <w:rFonts w:ascii="Times New Roman" w:hAnsi="Times New Roman" w:cs="Times New Roman"/>
          <w:sz w:val="24"/>
        </w:rPr>
        <w:lastRenderedPageBreak/>
        <w:t>Table 2.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rsidRPr="00696146"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F866D0" w:rsidRPr="00696146" w14:paraId="1AD6083A" w14:textId="77777777" w:rsidTr="00F866D0">
        <w:trPr>
          <w:trHeight w:val="317"/>
        </w:trPr>
        <w:tc>
          <w:tcPr>
            <w:tcW w:w="2070" w:type="dxa"/>
            <w:tcBorders>
              <w:top w:val="single" w:sz="12" w:space="0" w:color="auto"/>
            </w:tcBorders>
          </w:tcPr>
          <w:p w14:paraId="50BAD9C8" w14:textId="77777777" w:rsidR="00F866D0" w:rsidRPr="00696146" w:rsidRDefault="00F866D0" w:rsidP="00F866D0">
            <w:pPr>
              <w:rPr>
                <w:rFonts w:ascii="Times New Roman" w:hAnsi="Times New Roman" w:cs="Times New Roman"/>
                <w:sz w:val="10"/>
                <w:szCs w:val="10"/>
              </w:rPr>
            </w:pPr>
          </w:p>
          <w:p w14:paraId="0E125BBB" w14:textId="1FFD3A86"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696146" w:rsidRDefault="00F866D0" w:rsidP="00F866D0">
            <w:pPr>
              <w:rPr>
                <w:rFonts w:ascii="Times New Roman" w:hAnsi="Times New Roman" w:cs="Times New Roman"/>
                <w:sz w:val="10"/>
                <w:szCs w:val="10"/>
              </w:rPr>
            </w:pPr>
          </w:p>
          <w:p w14:paraId="45E77DF8" w14:textId="7777777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30 June (i.e., breeding season) during the year of data collection within 50 m of the sampling site</w:t>
            </w:r>
            <w:r w:rsidRPr="00696146">
              <w:rPr>
                <w:rFonts w:ascii="Times New Roman" w:hAnsi="Times New Roman" w:cs="Times New Roman"/>
                <w:sz w:val="24"/>
                <w:szCs w:val="24"/>
              </w:rPr>
              <w:t>; variable type: continuous; range: 1.3–5.7 °C</w:t>
            </w:r>
          </w:p>
          <w:p w14:paraId="7155CDF4" w14:textId="77777777" w:rsidR="00F866D0" w:rsidRPr="00696146"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696146" w:rsidRDefault="00F866D0" w:rsidP="00F866D0">
            <w:pPr>
              <w:rPr>
                <w:rFonts w:ascii="Times New Roman" w:hAnsi="Times New Roman" w:cs="Times New Roman"/>
                <w:sz w:val="10"/>
                <w:szCs w:val="10"/>
              </w:rPr>
            </w:pPr>
          </w:p>
          <w:p w14:paraId="03CAEC40" w14:textId="5CD87519"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rPr>
              <w:t>PRISM Climate Group daily temperatures (4 km)</w:t>
            </w:r>
          </w:p>
        </w:tc>
      </w:tr>
      <w:tr w:rsidR="00F866D0" w:rsidRPr="00696146" w14:paraId="25F46106" w14:textId="77777777" w:rsidTr="00F866D0">
        <w:trPr>
          <w:trHeight w:val="317"/>
        </w:trPr>
        <w:tc>
          <w:tcPr>
            <w:tcW w:w="2070" w:type="dxa"/>
          </w:tcPr>
          <w:p w14:paraId="7DCA6D5D" w14:textId="575819D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230" w:type="dxa"/>
          </w:tcPr>
          <w:p w14:paraId="23D3CA3B" w14:textId="7777777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30 June (i.e., breeding season) during the year of data collection within 50 m of the sampling site</w:t>
            </w:r>
            <w:r w:rsidRPr="00696146">
              <w:rPr>
                <w:rFonts w:ascii="Times New Roman" w:hAnsi="Times New Roman" w:cs="Times New Roman"/>
                <w:sz w:val="24"/>
                <w:szCs w:val="24"/>
              </w:rPr>
              <w:t>; variable type: continuous; range: 42–808 mm</w:t>
            </w:r>
          </w:p>
          <w:p w14:paraId="048C2176" w14:textId="5EDB72E6" w:rsidR="00F866D0" w:rsidRPr="00696146" w:rsidRDefault="00F866D0" w:rsidP="00F866D0">
            <w:pPr>
              <w:rPr>
                <w:rFonts w:ascii="Times New Roman" w:hAnsi="Times New Roman" w:cs="Times New Roman"/>
                <w:sz w:val="10"/>
                <w:szCs w:val="10"/>
              </w:rPr>
            </w:pPr>
          </w:p>
        </w:tc>
        <w:tc>
          <w:tcPr>
            <w:tcW w:w="2973" w:type="dxa"/>
          </w:tcPr>
          <w:p w14:paraId="1A9A2118" w14:textId="483250DF"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PRISM Climate Group daily precipitation (4 km)</w:t>
            </w:r>
          </w:p>
        </w:tc>
      </w:tr>
      <w:tr w:rsidR="00F866D0" w:rsidRPr="00696146" w14:paraId="2E367095" w14:textId="77777777" w:rsidTr="005A7F3D">
        <w:trPr>
          <w:trHeight w:val="317"/>
        </w:trPr>
        <w:tc>
          <w:tcPr>
            <w:tcW w:w="2070" w:type="dxa"/>
            <w:tcBorders>
              <w:bottom w:val="single" w:sz="4" w:space="0" w:color="auto"/>
            </w:tcBorders>
          </w:tcPr>
          <w:p w14:paraId="0E71785E" w14:textId="2610A801"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30 June (i.e., breeding season) from the year prior to the year of data collection within 50 m of the sampling site</w:t>
            </w:r>
            <w:r w:rsidRPr="00696146">
              <w:rPr>
                <w:rFonts w:ascii="Times New Roman" w:hAnsi="Times New Roman" w:cs="Times New Roman"/>
                <w:sz w:val="24"/>
                <w:szCs w:val="24"/>
              </w:rPr>
              <w:t>; variable type: continuous; range: 42–808 mm</w:t>
            </w:r>
          </w:p>
          <w:p w14:paraId="1142B5DD" w14:textId="0F0209C3" w:rsidR="00F866D0" w:rsidRPr="00696146"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rPr>
              <w:t>PRISM Climate Group daily precipitation (4 km)</w:t>
            </w:r>
          </w:p>
        </w:tc>
      </w:tr>
      <w:tr w:rsidR="00F866D0" w:rsidRPr="00696146" w14:paraId="50D581BB" w14:textId="77777777" w:rsidTr="00BA5FF3">
        <w:trPr>
          <w:trHeight w:val="317"/>
        </w:trPr>
        <w:tc>
          <w:tcPr>
            <w:tcW w:w="2070" w:type="dxa"/>
            <w:tcBorders>
              <w:top w:val="single" w:sz="4" w:space="0" w:color="auto"/>
            </w:tcBorders>
          </w:tcPr>
          <w:p w14:paraId="481C8237" w14:textId="77777777" w:rsidR="00F866D0" w:rsidRPr="00696146" w:rsidRDefault="00F866D0" w:rsidP="00F866D0">
            <w:pPr>
              <w:rPr>
                <w:rFonts w:ascii="Times New Roman" w:hAnsi="Times New Roman" w:cs="Times New Roman"/>
                <w:sz w:val="10"/>
                <w:szCs w:val="10"/>
              </w:rPr>
            </w:pPr>
          </w:p>
          <w:p w14:paraId="7989C144" w14:textId="30FBD4B9"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696146" w:rsidRDefault="00F866D0" w:rsidP="00F866D0">
            <w:pPr>
              <w:rPr>
                <w:rFonts w:ascii="Times New Roman" w:hAnsi="Times New Roman" w:cs="Times New Roman"/>
                <w:sz w:val="10"/>
                <w:szCs w:val="10"/>
              </w:rPr>
            </w:pPr>
          </w:p>
          <w:p w14:paraId="35DBF320" w14:textId="7B4ACBCA"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696146"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696146" w:rsidRDefault="00F866D0" w:rsidP="00F866D0">
            <w:pPr>
              <w:rPr>
                <w:rFonts w:ascii="Times New Roman" w:hAnsi="Times New Roman" w:cs="Times New Roman"/>
                <w:sz w:val="10"/>
                <w:szCs w:val="10"/>
              </w:rPr>
            </w:pPr>
          </w:p>
          <w:p w14:paraId="0F8733A9" w14:textId="67F5C551"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F866D0" w:rsidRPr="00696146" w14:paraId="431BB99C" w14:textId="77777777" w:rsidTr="00BA5FF3">
        <w:trPr>
          <w:trHeight w:val="1260"/>
        </w:trPr>
        <w:tc>
          <w:tcPr>
            <w:tcW w:w="2070" w:type="dxa"/>
          </w:tcPr>
          <w:p w14:paraId="36A012AF" w14:textId="77777777"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F866D0" w:rsidRPr="00696146" w:rsidRDefault="00F866D0" w:rsidP="00F866D0">
            <w:pPr>
              <w:rPr>
                <w:rFonts w:ascii="Times New Roman" w:hAnsi="Times New Roman" w:cs="Times New Roman"/>
                <w:sz w:val="24"/>
                <w:szCs w:val="24"/>
              </w:rPr>
            </w:pPr>
          </w:p>
        </w:tc>
        <w:tc>
          <w:tcPr>
            <w:tcW w:w="4230" w:type="dxa"/>
          </w:tcPr>
          <w:p w14:paraId="0DB1781C" w14:textId="046BB680"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Proportion of any type of forest cover (including deciduous, mixed, and coniferous) within 1 km</w:t>
            </w:r>
            <w:r w:rsidRPr="00696146">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F866D0" w:rsidRPr="00696146" w14:paraId="644E543E" w14:textId="77777777" w:rsidTr="00BA5FF3">
        <w:trPr>
          <w:trHeight w:val="153"/>
        </w:trPr>
        <w:tc>
          <w:tcPr>
            <w:tcW w:w="2070" w:type="dxa"/>
            <w:tcBorders>
              <w:bottom w:val="single" w:sz="12" w:space="0" w:color="auto"/>
            </w:tcBorders>
          </w:tcPr>
          <w:p w14:paraId="2704B3D6" w14:textId="77777777" w:rsidR="00F866D0" w:rsidRPr="00696146"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696146"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696146" w:rsidRDefault="00F866D0" w:rsidP="00F866D0">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4F462213" w:rsidR="00CF456E" w:rsidRPr="00696146" w:rsidRDefault="00564BDA" w:rsidP="005F19A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Table 3. </w:t>
      </w:r>
      <w:r w:rsidR="000271E3" w:rsidRPr="00696146">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w:t>
      </w:r>
      <w:r w:rsidR="009968CB" w:rsidRPr="00696146">
        <w:rPr>
          <w:rFonts w:ascii="Times New Roman" w:hAnsi="Times New Roman" w:cs="Times New Roman"/>
          <w:sz w:val="24"/>
          <w:szCs w:val="24"/>
        </w:rPr>
        <w:t xml:space="preserve">SPP; </w:t>
      </w:r>
      <w:r w:rsidR="00876121" w:rsidRPr="00696146">
        <w:rPr>
          <w:rFonts w:ascii="Times New Roman" w:hAnsi="Times New Roman" w:cs="Times New Roman"/>
          <w:sz w:val="24"/>
          <w:szCs w:val="24"/>
        </w:rPr>
        <w:t>see Table 1 for species codes)</w:t>
      </w:r>
      <w:r w:rsidR="000271E3" w:rsidRPr="00696146">
        <w:rPr>
          <w:rFonts w:ascii="Times New Roman" w:hAnsi="Times New Roman" w:cs="Times New Roman"/>
          <w:sz w:val="24"/>
          <w:szCs w:val="24"/>
        </w:rPr>
        <w:t>, arranged by guild designation and family (PA = Parulidae, TU = Turdidae, TY = Tyrannidae)</w:t>
      </w:r>
      <w:r w:rsidR="00876121" w:rsidRPr="00696146">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696146"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696146" w:rsidRDefault="009968CB" w:rsidP="009968CB">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696146" w:rsidRDefault="009968CB"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696146" w:rsidRDefault="00660E50"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696146" w:rsidRDefault="000271E3" w:rsidP="009968CB">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P</w:t>
            </w:r>
          </w:p>
        </w:tc>
      </w:tr>
      <w:tr w:rsidR="000271E3" w:rsidRPr="00696146"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696146" w:rsidRDefault="000271E3" w:rsidP="009968CB">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696146" w:rsidRDefault="000271E3" w:rsidP="009968CB">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3</w:t>
            </w:r>
          </w:p>
        </w:tc>
      </w:tr>
      <w:tr w:rsidR="000271E3" w:rsidRPr="00696146"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2</w:t>
            </w:r>
          </w:p>
        </w:tc>
      </w:tr>
      <w:tr w:rsidR="000271E3" w:rsidRPr="00696146"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8</w:t>
            </w:r>
          </w:p>
        </w:tc>
      </w:tr>
      <w:tr w:rsidR="000271E3" w:rsidRPr="00696146"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52</w:t>
            </w:r>
          </w:p>
        </w:tc>
      </w:tr>
      <w:tr w:rsidR="000271E3" w:rsidRPr="00696146"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3</w:t>
            </w:r>
          </w:p>
        </w:tc>
      </w:tr>
      <w:tr w:rsidR="000271E3" w:rsidRPr="00696146"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3</w:t>
            </w:r>
          </w:p>
        </w:tc>
      </w:tr>
      <w:tr w:rsidR="000271E3" w:rsidRPr="00696146"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2</w:t>
            </w:r>
          </w:p>
        </w:tc>
      </w:tr>
      <w:tr w:rsidR="000271E3" w:rsidRPr="00696146"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16</w:t>
            </w:r>
          </w:p>
        </w:tc>
      </w:tr>
      <w:tr w:rsidR="000271E3" w:rsidRPr="00696146"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41</w:t>
            </w:r>
          </w:p>
        </w:tc>
      </w:tr>
      <w:tr w:rsidR="000271E3" w:rsidRPr="00696146"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9</w:t>
            </w:r>
          </w:p>
        </w:tc>
      </w:tr>
      <w:tr w:rsidR="000271E3" w:rsidRPr="00696146"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6</w:t>
            </w:r>
          </w:p>
        </w:tc>
      </w:tr>
      <w:tr w:rsidR="000271E3" w:rsidRPr="00696146"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7</w:t>
            </w:r>
          </w:p>
        </w:tc>
      </w:tr>
      <w:tr w:rsidR="000271E3" w:rsidRPr="00696146"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696146"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13</w:t>
            </w:r>
          </w:p>
        </w:tc>
      </w:tr>
      <w:tr w:rsidR="000271E3" w:rsidRPr="00696146"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5</w:t>
            </w:r>
          </w:p>
        </w:tc>
      </w:tr>
      <w:tr w:rsidR="000271E3" w:rsidRPr="00696146"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696146"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7</w:t>
            </w:r>
          </w:p>
        </w:tc>
      </w:tr>
      <w:tr w:rsidR="000271E3" w:rsidRPr="00696146"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5</w:t>
            </w:r>
          </w:p>
        </w:tc>
      </w:tr>
      <w:tr w:rsidR="000271E3" w:rsidRPr="00696146"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696146" w:rsidRDefault="000271E3" w:rsidP="009968CB">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696146"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696146"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2</w:t>
            </w:r>
          </w:p>
        </w:tc>
      </w:tr>
      <w:tr w:rsidR="000271E3" w:rsidRPr="00696146"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696146"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05</w:t>
            </w:r>
          </w:p>
        </w:tc>
      </w:tr>
      <w:tr w:rsidR="000271E3" w:rsidRPr="00696146"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696146"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3</w:t>
            </w:r>
          </w:p>
        </w:tc>
      </w:tr>
      <w:tr w:rsidR="000271E3" w:rsidRPr="00696146"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696146"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1</w:t>
            </w:r>
          </w:p>
        </w:tc>
      </w:tr>
      <w:tr w:rsidR="000271E3" w:rsidRPr="00696146"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696146" w:rsidRDefault="000271E3" w:rsidP="000271E3">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696146" w:rsidRDefault="000271E3" w:rsidP="009968CB">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696146" w:rsidRDefault="000271E3" w:rsidP="009968CB">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696146" w:rsidRDefault="000271E3" w:rsidP="009968CB">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8</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432522A8" w14:textId="1B7372AB" w:rsidR="00660E50" w:rsidRPr="00696146" w:rsidRDefault="00660E50" w:rsidP="00660E50">
      <w:pPr>
        <w:rPr>
          <w:rFonts w:ascii="Times New Roman" w:hAnsi="Times New Roman" w:cs="Times New Roman"/>
          <w:sz w:val="24"/>
          <w:szCs w:val="24"/>
        </w:rPr>
      </w:pPr>
      <w:r w:rsidRPr="00696146">
        <w:rPr>
          <w:rFonts w:ascii="Times New Roman" w:hAnsi="Times New Roman" w:cs="Times New Roman"/>
          <w:sz w:val="24"/>
          <w:szCs w:val="24"/>
        </w:rPr>
        <w:lastRenderedPageBreak/>
        <w:t xml:space="preserve">Table 4. Direction (indicated by color) and s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elevation (EL) or mean temperature (MT) and year (YR), 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96146"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96146" w:rsidRDefault="00660E50" w:rsidP="00B15FBA">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YR</w:t>
            </w:r>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MT</w:t>
            </w:r>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SDT</w:t>
            </w:r>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CP</w:t>
            </w:r>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ELxPP</w:t>
            </w:r>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YR</w:t>
            </w:r>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SDT</w:t>
            </w:r>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CP</w:t>
            </w:r>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96146" w:rsidRDefault="00660E5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PP</w:t>
            </w:r>
          </w:p>
        </w:tc>
      </w:tr>
      <w:tr w:rsidR="00660E50" w:rsidRPr="00696146"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96146" w:rsidRDefault="00660E50" w:rsidP="00B15FBA">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6</w:t>
            </w:r>
          </w:p>
        </w:tc>
      </w:tr>
      <w:tr w:rsidR="00660E50" w:rsidRPr="00696146"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4</w:t>
            </w:r>
          </w:p>
        </w:tc>
      </w:tr>
      <w:tr w:rsidR="00660E50" w:rsidRPr="00696146"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327</w:t>
            </w:r>
          </w:p>
        </w:tc>
      </w:tr>
      <w:tr w:rsidR="00660E50" w:rsidRPr="00696146"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r>
      <w:tr w:rsidR="00660E50" w:rsidRPr="00696146"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96146" w:rsidRDefault="00660E50" w:rsidP="00B15FBA">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5</w:t>
            </w:r>
          </w:p>
        </w:tc>
      </w:tr>
      <w:tr w:rsidR="00660E50" w:rsidRPr="00696146"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4</w:t>
            </w:r>
          </w:p>
        </w:tc>
      </w:tr>
      <w:tr w:rsidR="00660E50" w:rsidRPr="00696146"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r>
      <w:tr w:rsidR="00660E50" w:rsidRPr="00696146"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2</w:t>
            </w:r>
          </w:p>
        </w:tc>
      </w:tr>
      <w:tr w:rsidR="00660E50" w:rsidRPr="00696146"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96146" w:rsidRDefault="00660E50" w:rsidP="00B15FBA">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99</w:t>
            </w:r>
          </w:p>
        </w:tc>
      </w:tr>
      <w:tr w:rsidR="00660E50" w:rsidRPr="00696146"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07</w:t>
            </w:r>
          </w:p>
        </w:tc>
      </w:tr>
      <w:tr w:rsidR="00660E50" w:rsidRPr="00696146"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96146"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BF8F00" w:themeColor="accent4" w:themeShade="BF"/>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6</w:t>
            </w:r>
          </w:p>
        </w:tc>
      </w:tr>
      <w:tr w:rsidR="00660E50" w:rsidRPr="00696146"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5</w:t>
            </w:r>
          </w:p>
        </w:tc>
      </w:tr>
      <w:tr w:rsidR="00660E50" w:rsidRPr="00696146"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96146"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r>
      <w:tr w:rsidR="00660E50" w:rsidRPr="00696146"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85</w:t>
            </w:r>
          </w:p>
        </w:tc>
      </w:tr>
      <w:tr w:rsidR="00660E50" w:rsidRPr="00696146"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96146"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4</w:t>
            </w:r>
          </w:p>
        </w:tc>
      </w:tr>
      <w:tr w:rsidR="00660E50" w:rsidRPr="00696146"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96146" w:rsidRDefault="00660E50" w:rsidP="00B15FBA">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0</w:t>
            </w:r>
          </w:p>
        </w:tc>
      </w:tr>
      <w:tr w:rsidR="00660E50" w:rsidRPr="00696146"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96146" w:rsidRDefault="00660E5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96146"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96146"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0</w:t>
            </w:r>
          </w:p>
        </w:tc>
      </w:tr>
      <w:tr w:rsidR="00660E50" w:rsidRPr="00696146"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96146"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0</w:t>
            </w:r>
          </w:p>
        </w:tc>
      </w:tr>
      <w:tr w:rsidR="00660E50" w:rsidRPr="00696146"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96146"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r>
      <w:tr w:rsidR="00660E50" w:rsidRPr="00696146"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96146"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96146" w:rsidRDefault="00660E5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r>
      <w:tr w:rsidR="00660E50" w:rsidRPr="00696146"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96146" w:rsidRDefault="00660E50" w:rsidP="00660E50">
            <w:pPr>
              <w:spacing w:after="0" w:line="240" w:lineRule="auto"/>
              <w:rPr>
                <w:rFonts w:ascii="Calibri" w:eastAsia="Times New Roman" w:hAnsi="Calibri" w:cs="Calibri"/>
                <w:color w:val="000000"/>
              </w:rPr>
            </w:pPr>
            <w:r w:rsidRPr="00696146">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96146" w:rsidRDefault="00660E5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96146" w:rsidRDefault="00660E5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16</w:t>
            </w:r>
          </w:p>
        </w:tc>
      </w:tr>
    </w:tbl>
    <w:p w14:paraId="63CF5271" w14:textId="231A4DBD" w:rsidR="00660E50" w:rsidRPr="00696146" w:rsidRDefault="00660E50" w:rsidP="00660E50">
      <w:pPr>
        <w:rPr>
          <w:rFonts w:ascii="Times New Roman" w:hAnsi="Times New Roman" w:cs="Times New Roman"/>
          <w:sz w:val="24"/>
          <w:szCs w:val="24"/>
        </w:rPr>
        <w:sectPr w:rsidR="00660E50" w:rsidRPr="00696146" w:rsidSect="00CF456E">
          <w:pgSz w:w="15840" w:h="12240" w:orient="landscape"/>
          <w:pgMar w:top="1440" w:right="1440" w:bottom="1440" w:left="1440" w:header="720" w:footer="720" w:gutter="0"/>
          <w:cols w:space="720"/>
          <w:docGrid w:linePitch="360"/>
        </w:sectPr>
      </w:pPr>
    </w:p>
    <w:p w14:paraId="4AA57D4A" w14:textId="274CA66E" w:rsidR="00E27D9E" w:rsidRPr="00696146" w:rsidRDefault="00564BDA" w:rsidP="00E27D9E">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Table </w:t>
      </w:r>
      <w:r w:rsidR="00C06500" w:rsidRPr="00696146">
        <w:rPr>
          <w:rFonts w:ascii="Times New Roman" w:hAnsi="Times New Roman" w:cs="Times New Roman"/>
          <w:sz w:val="24"/>
          <w:szCs w:val="24"/>
        </w:rPr>
        <w:t>5</w:t>
      </w:r>
      <w:r w:rsidRPr="00696146">
        <w:rPr>
          <w:rFonts w:ascii="Times New Roman" w:hAnsi="Times New Roman" w:cs="Times New Roman"/>
          <w:sz w:val="24"/>
          <w:szCs w:val="24"/>
        </w:rPr>
        <w:t xml:space="preserve">. </w:t>
      </w:r>
      <w:r w:rsidR="00C06500" w:rsidRPr="00696146">
        <w:rPr>
          <w:rFonts w:ascii="Times New Roman" w:hAnsi="Times New Roman" w:cs="Times New Roman"/>
          <w:sz w:val="24"/>
          <w:szCs w:val="24"/>
        </w:rPr>
        <w:t xml:space="preserve">Direction (indicated by color) and s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way interactions among mean temperature (MT) and elevation (EL) and year (YR), SD temperature (SDT), current precipitation (CP), and previous precipitation (PP) corresponding to overall species richness (ALL), the 4 guild designations (NORTH, SOUTH, TRAILING, and GENERAL), and the 16 focal forest songbird species (SPP; see Table 1 for species codes), arranged by guild designation and family (PA = Parulidae, TU = Turdidae, TY = Tyrannidae).</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696146"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696146" w:rsidRDefault="00C06500" w:rsidP="00B15FBA">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YR</w:t>
            </w:r>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SDT</w:t>
            </w:r>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CP</w:t>
            </w:r>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696146" w:rsidRDefault="00C06500" w:rsidP="00B15FBA">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MTxELxPP</w:t>
            </w:r>
          </w:p>
        </w:tc>
      </w:tr>
      <w:tr w:rsidR="00C06500" w:rsidRPr="00696146"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696146" w:rsidRDefault="00C06500" w:rsidP="00B15FBA">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696146" w:rsidRDefault="00C06500" w:rsidP="00B15FBA">
            <w:pPr>
              <w:spacing w:after="0" w:line="240" w:lineRule="auto"/>
              <w:jc w:val="center"/>
              <w:rPr>
                <w:rFonts w:ascii="Times New Roman" w:eastAsia="Times New Roman" w:hAnsi="Times New Roman" w:cs="Times New Roman"/>
              </w:rPr>
            </w:pPr>
            <w:r w:rsidRPr="00696146">
              <w:rPr>
                <w:rFonts w:ascii="Times New Roman" w:eastAsia="Times New Roman" w:hAnsi="Times New Roman" w:cs="Times New Roman"/>
              </w:rPr>
              <w:t>-0.002</w:t>
            </w:r>
          </w:p>
        </w:tc>
      </w:tr>
      <w:tr w:rsidR="00C06500" w:rsidRPr="00696146"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r>
      <w:tr w:rsidR="00C06500" w:rsidRPr="00696146"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83</w:t>
            </w:r>
          </w:p>
        </w:tc>
      </w:tr>
      <w:tr w:rsidR="00C06500" w:rsidRPr="00696146"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1</w:t>
            </w:r>
          </w:p>
        </w:tc>
      </w:tr>
      <w:tr w:rsidR="00C06500" w:rsidRPr="00696146"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3</w:t>
            </w:r>
          </w:p>
        </w:tc>
      </w:tr>
      <w:tr w:rsidR="00C06500" w:rsidRPr="00696146"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14</w:t>
            </w:r>
          </w:p>
        </w:tc>
      </w:tr>
      <w:tr w:rsidR="00C06500" w:rsidRPr="00696146"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696146"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7</w:t>
            </w:r>
          </w:p>
        </w:tc>
      </w:tr>
      <w:tr w:rsidR="00C06500" w:rsidRPr="00696146"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r>
      <w:tr w:rsidR="00C06500" w:rsidRPr="00696146"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139</w:t>
            </w:r>
          </w:p>
        </w:tc>
      </w:tr>
      <w:tr w:rsidR="00C06500" w:rsidRPr="00696146"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11</w:t>
            </w:r>
          </w:p>
        </w:tc>
      </w:tr>
      <w:tr w:rsidR="00C06500" w:rsidRPr="00696146"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696146"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8496B0" w:themeColor="text2" w:themeTint="99"/>
              </w:rPr>
              <w:t>-0.111</w:t>
            </w:r>
          </w:p>
        </w:tc>
      </w:tr>
      <w:tr w:rsidR="00C06500" w:rsidRPr="00696146"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696146"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8</w:t>
            </w:r>
          </w:p>
        </w:tc>
      </w:tr>
      <w:tr w:rsidR="00C06500" w:rsidRPr="00696146"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54</w:t>
            </w:r>
          </w:p>
        </w:tc>
      </w:tr>
      <w:tr w:rsidR="00C06500" w:rsidRPr="00696146"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696146"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62</w:t>
            </w:r>
          </w:p>
        </w:tc>
      </w:tr>
      <w:tr w:rsidR="00C06500" w:rsidRPr="00696146"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696146"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9</w:t>
            </w:r>
          </w:p>
        </w:tc>
      </w:tr>
      <w:tr w:rsidR="00C06500" w:rsidRPr="00696146"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01</w:t>
            </w:r>
          </w:p>
        </w:tc>
      </w:tr>
      <w:tr w:rsidR="00C06500" w:rsidRPr="00696146"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696146" w:rsidRDefault="00C06500" w:rsidP="00B15FBA">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696146"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696146"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1</w:t>
            </w:r>
          </w:p>
        </w:tc>
      </w:tr>
      <w:tr w:rsidR="00C06500" w:rsidRPr="00696146"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696146"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114</w:t>
            </w:r>
          </w:p>
        </w:tc>
      </w:tr>
      <w:tr w:rsidR="00C06500" w:rsidRPr="00696146"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696146"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6</w:t>
            </w:r>
          </w:p>
        </w:tc>
      </w:tr>
      <w:tr w:rsidR="00C06500" w:rsidRPr="00696146"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696146"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696146" w:rsidRDefault="00C06500" w:rsidP="00B15FBA">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32</w:t>
            </w:r>
          </w:p>
        </w:tc>
      </w:tr>
      <w:tr w:rsidR="00C06500" w:rsidRPr="00696146"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696146" w:rsidRDefault="00C06500" w:rsidP="00C06500">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696146" w:rsidRDefault="00C06500" w:rsidP="00B15FBA">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696146" w:rsidRDefault="00C06500" w:rsidP="00B15FBA">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078</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5"/>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Pr="00696146" w:rsidRDefault="00F44855" w:rsidP="007A1808">
      <w:pPr>
        <w:spacing w:line="276" w:lineRule="auto"/>
        <w:rPr>
          <w:rFonts w:ascii="Times New Roman" w:hAnsi="Times New Roman" w:cs="Times New Roman"/>
          <w:b/>
          <w:bCs/>
          <w:caps/>
          <w:sz w:val="24"/>
          <w:szCs w:val="24"/>
        </w:rPr>
      </w:pPr>
    </w:p>
    <w:p w14:paraId="1A7BD1D7" w14:textId="77777777" w:rsidR="001A29F9" w:rsidRPr="00696146" w:rsidRDefault="001A29F9" w:rsidP="007A1808">
      <w:pPr>
        <w:spacing w:line="276" w:lineRule="auto"/>
        <w:rPr>
          <w:rFonts w:ascii="Times New Roman" w:hAnsi="Times New Roman" w:cs="Times New Roman"/>
          <w:b/>
          <w:bCs/>
          <w:caps/>
          <w:sz w:val="24"/>
          <w:szCs w:val="24"/>
        </w:rPr>
      </w:pPr>
    </w:p>
    <w:p w14:paraId="481446B9" w14:textId="77777777" w:rsidR="001A29F9" w:rsidRPr="00696146" w:rsidRDefault="001A29F9" w:rsidP="007A1808">
      <w:pPr>
        <w:spacing w:line="276" w:lineRule="auto"/>
        <w:rPr>
          <w:rFonts w:ascii="Times New Roman" w:hAnsi="Times New Roman" w:cs="Times New Roman"/>
          <w:b/>
          <w:bCs/>
          <w:caps/>
          <w:sz w:val="24"/>
          <w:szCs w:val="24"/>
        </w:r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05265AED" w:rsidR="006A516F" w:rsidRPr="00696146" w:rsidRDefault="00520410"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Pr="00696146" w:rsidRDefault="0087612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D9722C" w:rsidRPr="00696146">
        <w:rPr>
          <w:rFonts w:ascii="Times New Roman" w:hAnsi="Times New Roman" w:cs="Times New Roman"/>
          <w:sz w:val="24"/>
          <w:szCs w:val="24"/>
        </w:rPr>
        <w:t>2</w:t>
      </w:r>
      <w:r w:rsidRPr="00696146">
        <w:rPr>
          <w:rFonts w:ascii="Times New Roman" w:hAnsi="Times New Roman" w:cs="Times New Roman"/>
          <w:sz w:val="24"/>
          <w:szCs w:val="24"/>
        </w:rPr>
        <w:t>.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sites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sites 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sites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65CB1D50" w14:textId="38740582"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Pr="00696146" w:rsidRDefault="00C31D89" w:rsidP="007A1808">
      <w:pPr>
        <w:spacing w:line="276" w:lineRule="auto"/>
        <w:rPr>
          <w:rFonts w:ascii="Times New Roman" w:hAnsi="Times New Roman" w:cs="Times New Roman"/>
          <w:sz w:val="24"/>
          <w:szCs w:val="24"/>
        </w:rPr>
      </w:pPr>
    </w:p>
    <w:p w14:paraId="07AB0B38" w14:textId="47DA280E" w:rsidR="00C31D89" w:rsidRPr="00696146" w:rsidRDefault="00C31D89" w:rsidP="007A1808">
      <w:pPr>
        <w:spacing w:line="276" w:lineRule="auto"/>
        <w:rPr>
          <w:rFonts w:ascii="Times New Roman" w:hAnsi="Times New Roman" w:cs="Times New Roman"/>
          <w:sz w:val="24"/>
          <w:szCs w:val="24"/>
        </w:rPr>
      </w:pPr>
    </w:p>
    <w:p w14:paraId="173F6A38" w14:textId="76DAA49B" w:rsidR="00C31D89" w:rsidRPr="00696146" w:rsidRDefault="00C31D89" w:rsidP="007A1808">
      <w:pPr>
        <w:spacing w:line="276" w:lineRule="auto"/>
        <w:rPr>
          <w:rFonts w:ascii="Times New Roman" w:hAnsi="Times New Roman" w:cs="Times New Roman"/>
          <w:sz w:val="24"/>
          <w:szCs w:val="24"/>
        </w:rPr>
      </w:pPr>
    </w:p>
    <w:p w14:paraId="3CE9CC57" w14:textId="00BFA25B"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Pr="00696146" w:rsidRDefault="00C31D89" w:rsidP="007A1808">
      <w:pPr>
        <w:spacing w:line="276" w:lineRule="auto"/>
        <w:rPr>
          <w:rFonts w:ascii="Times New Roman" w:hAnsi="Times New Roman" w:cs="Times New Roman"/>
          <w:sz w:val="24"/>
          <w:szCs w:val="24"/>
        </w:rPr>
      </w:pPr>
    </w:p>
    <w:p w14:paraId="67AFE5BA" w14:textId="620CFE6A" w:rsidR="00C31D89" w:rsidRPr="00696146" w:rsidRDefault="00C31D89" w:rsidP="007A1808">
      <w:pPr>
        <w:spacing w:line="276" w:lineRule="auto"/>
        <w:rPr>
          <w:rFonts w:ascii="Times New Roman" w:hAnsi="Times New Roman" w:cs="Times New Roman"/>
          <w:sz w:val="24"/>
          <w:szCs w:val="24"/>
        </w:rPr>
      </w:pPr>
    </w:p>
    <w:p w14:paraId="27890D4A" w14:textId="4FCF8F1F" w:rsidR="00C31D89" w:rsidRPr="00696146" w:rsidRDefault="00C31D89" w:rsidP="007A1808">
      <w:pPr>
        <w:spacing w:line="276" w:lineRule="auto"/>
        <w:rPr>
          <w:rFonts w:ascii="Times New Roman" w:hAnsi="Times New Roman" w:cs="Times New Roman"/>
          <w:sz w:val="24"/>
          <w:szCs w:val="24"/>
        </w:rPr>
      </w:pPr>
    </w:p>
    <w:p w14:paraId="68B27DCA" w14:textId="29F4AA5D"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Pr="00696146" w:rsidRDefault="00C31D89" w:rsidP="007A1808">
      <w:pPr>
        <w:spacing w:line="276" w:lineRule="auto"/>
        <w:rPr>
          <w:rFonts w:ascii="Times New Roman" w:hAnsi="Times New Roman" w:cs="Times New Roman"/>
          <w:sz w:val="24"/>
          <w:szCs w:val="24"/>
        </w:rPr>
      </w:pPr>
    </w:p>
    <w:p w14:paraId="529621CB" w14:textId="649B4CBC" w:rsidR="00C31D89" w:rsidRPr="00696146" w:rsidRDefault="00C31D89" w:rsidP="007A1808">
      <w:pPr>
        <w:spacing w:line="276" w:lineRule="auto"/>
        <w:rPr>
          <w:rFonts w:ascii="Times New Roman" w:hAnsi="Times New Roman" w:cs="Times New Roman"/>
          <w:sz w:val="24"/>
          <w:szCs w:val="24"/>
        </w:rPr>
      </w:pPr>
    </w:p>
    <w:p w14:paraId="34DBC4AE" w14:textId="6E150EC4" w:rsidR="00C31D89" w:rsidRPr="00696146" w:rsidRDefault="00C31D89" w:rsidP="007A1808">
      <w:pPr>
        <w:spacing w:line="276" w:lineRule="auto"/>
        <w:rPr>
          <w:rFonts w:ascii="Times New Roman" w:hAnsi="Times New Roman" w:cs="Times New Roman"/>
          <w:sz w:val="24"/>
          <w:szCs w:val="24"/>
        </w:rPr>
      </w:pPr>
    </w:p>
    <w:p w14:paraId="38E460F3" w14:textId="2DE6DDC1"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Pr="00696146" w:rsidRDefault="00C31D89" w:rsidP="007A1808">
      <w:pPr>
        <w:spacing w:line="276" w:lineRule="auto"/>
        <w:rPr>
          <w:rFonts w:ascii="Times New Roman" w:hAnsi="Times New Roman" w:cs="Times New Roman"/>
          <w:sz w:val="24"/>
          <w:szCs w:val="24"/>
        </w:rPr>
      </w:pPr>
    </w:p>
    <w:p w14:paraId="46049F68" w14:textId="3A6441D5" w:rsidR="00C31D89" w:rsidRPr="00696146" w:rsidRDefault="00C31D89" w:rsidP="007A1808">
      <w:pPr>
        <w:spacing w:line="276" w:lineRule="auto"/>
        <w:rPr>
          <w:rFonts w:ascii="Times New Roman" w:hAnsi="Times New Roman" w:cs="Times New Roman"/>
          <w:sz w:val="24"/>
          <w:szCs w:val="24"/>
        </w:rPr>
      </w:pPr>
    </w:p>
    <w:p w14:paraId="333E552E" w14:textId="7956A684" w:rsidR="00C31D89" w:rsidRPr="00696146" w:rsidRDefault="00C31D89" w:rsidP="007A1808">
      <w:pPr>
        <w:spacing w:line="276" w:lineRule="auto"/>
        <w:rPr>
          <w:rFonts w:ascii="Times New Roman" w:hAnsi="Times New Roman" w:cs="Times New Roman"/>
          <w:sz w:val="24"/>
          <w:szCs w:val="24"/>
        </w:rPr>
      </w:pPr>
    </w:p>
    <w:p w14:paraId="0C3F09DF" w14:textId="4B9A9EED" w:rsidR="00C31D89" w:rsidRPr="00696146" w:rsidRDefault="00C31D89"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77777777" w:rsidR="00C31D89" w:rsidRPr="00696146" w:rsidRDefault="0087612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B17397" w:rsidRPr="00696146">
        <w:rPr>
          <w:rFonts w:ascii="Times New Roman" w:hAnsi="Times New Roman" w:cs="Times New Roman"/>
          <w:sz w:val="24"/>
          <w:szCs w:val="24"/>
        </w:rPr>
        <w:t>3</w:t>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 Current</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Total </w:t>
      </w:r>
      <w:r w:rsidR="00E83288" w:rsidRPr="00696146">
        <w:rPr>
          <w:rFonts w:ascii="Times New Roman" w:hAnsi="Times New Roman" w:cs="Times New Roman"/>
          <w:sz w:val="24"/>
          <w:szCs w:val="24"/>
        </w:rPr>
        <w:lastRenderedPageBreak/>
        <w:t>Precip Current</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Total Precip Previ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Dom For Type = Deciduous</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 within 1 km</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1F0420" w:rsidRPr="00696146">
        <w:rPr>
          <w:rFonts w:ascii="Times New Roman" w:hAnsi="Times New Roman" w:cs="Times New Roman"/>
          <w:sz w:val="24"/>
          <w:szCs w:val="24"/>
        </w:rPr>
        <w:t>, along with bolded text,</w:t>
      </w:r>
      <w:r w:rsidRPr="00696146">
        <w:rPr>
          <w:rFonts w:ascii="Times New Roman" w:hAnsi="Times New Roman" w:cs="Times New Roman"/>
          <w:sz w:val="24"/>
          <w:szCs w:val="24"/>
        </w:rPr>
        <w:t xml:space="preserve"> 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1D3C0C4" wp14:editId="639703FB">
            <wp:extent cx="8229600" cy="4645571"/>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338099DD" wp14:editId="679B796A">
            <wp:extent cx="8229600" cy="4600324"/>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8DD84F" wp14:editId="26B031C2">
            <wp:extent cx="8229600" cy="4612107"/>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07197E6" wp14:editId="30DD23C7">
            <wp:extent cx="8229600" cy="4612107"/>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E2866B4"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2EB25F3D" wp14:editId="0BFC67C0">
            <wp:extent cx="8229600" cy="4612107"/>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6D24FA41" wp14:editId="3EA170B9">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56A5B203" w14:textId="77777777"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526E2C44" wp14:editId="67A51C58">
            <wp:extent cx="8229600" cy="4609893"/>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15C997DD" w14:textId="7EFAAD31"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Figure 4.</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elevation, aspect, topographic position index (TPI), dominant forest type within 50 m as deciduous forest (Dom For Type = Deciduous), proportion of any type of forest cover within 1 km (Proportion Forest within 1 km), mean breeding season (i.e., 15 May to 30 June) temperature during the year of data collection (Mean Temp Current), standard deviation of breeding season temperature (SD Temp), total breeding season precipitation during the year of data collection (Total </w:t>
      </w:r>
      <w:r w:rsidRPr="00696146">
        <w:rPr>
          <w:rFonts w:ascii="Times New Roman" w:hAnsi="Times New Roman" w:cs="Times New Roman"/>
          <w:sz w:val="24"/>
          <w:szCs w:val="24"/>
        </w:rPr>
        <w:lastRenderedPageBreak/>
        <w:t>Precip Current), and total breeding season precipitation during the previous year (Total Precip Previous).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04AE8350" w14:textId="2FB9F196" w:rsidR="00044CCB" w:rsidRPr="00696146" w:rsidRDefault="00044CCB" w:rsidP="007A1808">
      <w:pPr>
        <w:spacing w:line="276" w:lineRule="auto"/>
        <w:rPr>
          <w:rFonts w:ascii="Times New Roman" w:hAnsi="Times New Roman" w:cs="Times New Roman"/>
          <w:sz w:val="24"/>
          <w:szCs w:val="24"/>
        </w:rPr>
        <w:sectPr w:rsidR="00044CCB" w:rsidRPr="00696146" w:rsidSect="00C31D89">
          <w:pgSz w:w="15840" w:h="12240" w:orient="landscape"/>
          <w:pgMar w:top="1440" w:right="1440" w:bottom="1440" w:left="1440" w:header="720" w:footer="720" w:gutter="0"/>
          <w:cols w:space="720"/>
          <w:docGrid w:linePitch="360"/>
        </w:sectPr>
      </w:pPr>
    </w:p>
    <w:p w14:paraId="6C335676" w14:textId="2248C664" w:rsidR="00C31D89" w:rsidRPr="00696146" w:rsidRDefault="00747ADD"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Pr="00696146" w:rsidRDefault="00747ADD" w:rsidP="007A1808">
      <w:pPr>
        <w:spacing w:line="276" w:lineRule="auto"/>
        <w:rPr>
          <w:rFonts w:ascii="Times New Roman" w:hAnsi="Times New Roman" w:cs="Times New Roman"/>
          <w:sz w:val="24"/>
          <w:szCs w:val="24"/>
        </w:rPr>
      </w:pPr>
    </w:p>
    <w:p w14:paraId="3D05145C" w14:textId="736A5979" w:rsidR="00747ADD" w:rsidRPr="00696146" w:rsidRDefault="00747ADD" w:rsidP="007A1808">
      <w:pPr>
        <w:spacing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Pr="00696146" w:rsidRDefault="00070AE1" w:rsidP="00846141">
      <w:pPr>
        <w:spacing w:after="0" w:line="276" w:lineRule="auto"/>
        <w:rPr>
          <w:rFonts w:ascii="Times New Roman" w:hAnsi="Times New Roman" w:cs="Times New Roman"/>
          <w:b/>
          <w:bCs/>
          <w:sz w:val="24"/>
          <w:szCs w:val="24"/>
        </w:rPr>
      </w:pPr>
    </w:p>
    <w:p w14:paraId="76418F8C" w14:textId="574589E7" w:rsidR="00747ADD" w:rsidRPr="00696146" w:rsidRDefault="00747ADD"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Pr="00696146" w:rsidRDefault="00747ADD" w:rsidP="00846141">
      <w:pPr>
        <w:spacing w:after="0" w:line="276" w:lineRule="auto"/>
        <w:rPr>
          <w:rFonts w:ascii="Times New Roman" w:hAnsi="Times New Roman" w:cs="Times New Roman"/>
          <w:b/>
          <w:bCs/>
          <w:sz w:val="24"/>
          <w:szCs w:val="24"/>
        </w:rPr>
      </w:pPr>
    </w:p>
    <w:p w14:paraId="2067E0DB" w14:textId="30EFB245" w:rsidR="00747ADD" w:rsidRPr="00696146" w:rsidRDefault="00747ADD"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Pr="00696146" w:rsidRDefault="00747ADD" w:rsidP="00846141">
      <w:pPr>
        <w:spacing w:after="0" w:line="276" w:lineRule="auto"/>
        <w:rPr>
          <w:rFonts w:ascii="Times New Roman" w:hAnsi="Times New Roman" w:cs="Times New Roman"/>
          <w:b/>
          <w:bCs/>
          <w:sz w:val="24"/>
          <w:szCs w:val="24"/>
        </w:rPr>
      </w:pPr>
    </w:p>
    <w:p w14:paraId="0986040E" w14:textId="21C1A1A7" w:rsidR="00747ADD" w:rsidRPr="00696146" w:rsidRDefault="00747ADD"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4694E07" w:rsidR="00876121" w:rsidRPr="00696146" w:rsidRDefault="00876121" w:rsidP="0087612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gure </w:t>
      </w:r>
      <w:r w:rsidR="00044CCB" w:rsidRPr="00696146">
        <w:rPr>
          <w:rFonts w:ascii="Times New Roman" w:hAnsi="Times New Roman" w:cs="Times New Roman"/>
          <w:sz w:val="24"/>
          <w:szCs w:val="24"/>
        </w:rPr>
        <w:t>5</w:t>
      </w:r>
      <w:r w:rsidRPr="00696146">
        <w:rPr>
          <w:rFonts w:ascii="Times New Roman" w:hAnsi="Times New Roman" w:cs="Times New Roman"/>
          <w:sz w:val="24"/>
          <w:szCs w:val="24"/>
        </w:rPr>
        <w:t xml:space="preserve">. Plots of the linear relationships between the </w:t>
      </w:r>
      <w:r w:rsidR="005017AE" w:rsidRPr="00696146">
        <w:rPr>
          <w:rFonts w:ascii="Times New Roman" w:hAnsi="Times New Roman" w:cs="Times New Roman"/>
          <w:sz w:val="24"/>
          <w:szCs w:val="24"/>
        </w:rPr>
        <w:t xml:space="preserve">median </w:t>
      </w:r>
      <w:r w:rsidR="00442953" w:rsidRPr="00696146">
        <w:rPr>
          <w:rFonts w:ascii="Times New Roman" w:hAnsi="Times New Roman" w:cs="Times New Roman"/>
          <w:sz w:val="24"/>
          <w:szCs w:val="24"/>
        </w:rPr>
        <w:t>expected number of species</w:t>
      </w:r>
      <w:r w:rsidRPr="00696146">
        <w:rPr>
          <w:rFonts w:ascii="Times New Roman" w:hAnsi="Times New Roman" w:cs="Times New Roman"/>
          <w:sz w:val="24"/>
          <w:szCs w:val="24"/>
        </w:rPr>
        <w:t xml:space="preserve"> (</w:t>
      </w:r>
      <w:r w:rsidR="00442953" w:rsidRPr="00696146">
        <w:rPr>
          <w:rFonts w:ascii="Times New Roman" w:hAnsi="Times New Roman" w:cs="Times New Roman"/>
          <w:sz w:val="24"/>
          <w:szCs w:val="24"/>
        </w:rPr>
        <w:t>black</w:t>
      </w:r>
      <w:r w:rsidRPr="00696146">
        <w:rPr>
          <w:rFonts w:ascii="Times New Roman" w:hAnsi="Times New Roman" w:cs="Times New Roman"/>
          <w:sz w:val="24"/>
          <w:szCs w:val="24"/>
        </w:rPr>
        <w:t xml:space="preserve"> line</w:t>
      </w:r>
      <w:r w:rsidR="00442953" w:rsidRPr="00696146">
        <w:rPr>
          <w:rFonts w:ascii="Times New Roman" w:hAnsi="Times New Roman" w:cs="Times New Roman"/>
          <w:sz w:val="24"/>
          <w:szCs w:val="24"/>
        </w:rPr>
        <w:t xml:space="preserve"> or black point</w:t>
      </w:r>
      <w:r w:rsidRPr="00696146">
        <w:rPr>
          <w:rFonts w:ascii="Times New Roman" w:hAnsi="Times New Roman" w:cs="Times New Roman"/>
          <w:sz w:val="24"/>
          <w:szCs w:val="24"/>
        </w:rPr>
        <w:t>)</w:t>
      </w:r>
      <w:r w:rsidR="00442953" w:rsidRPr="00696146">
        <w:rPr>
          <w:rFonts w:ascii="Times New Roman" w:hAnsi="Times New Roman" w:cs="Times New Roman"/>
          <w:sz w:val="24"/>
          <w:szCs w:val="24"/>
        </w:rPr>
        <w:t xml:space="preserve"> belonging to each guild</w:t>
      </w:r>
      <w:r w:rsidRPr="00696146">
        <w:rPr>
          <w:rFonts w:ascii="Times New Roman" w:hAnsi="Times New Roman" w:cs="Times New Roman"/>
          <w:sz w:val="24"/>
          <w:szCs w:val="24"/>
        </w:rPr>
        <w:t xml:space="preserve"> (</w:t>
      </w:r>
      <w:r w:rsidR="008B58D6" w:rsidRPr="00696146">
        <w:rPr>
          <w:rFonts w:ascii="Times New Roman" w:hAnsi="Times New Roman" w:cs="Times New Roman"/>
          <w:sz w:val="24"/>
          <w:szCs w:val="24"/>
        </w:rPr>
        <w:t>see Appendix A for guild designations and associated forest songbird species</w:t>
      </w:r>
      <w:r w:rsidRPr="00696146">
        <w:rPr>
          <w:rFonts w:ascii="Times New Roman" w:hAnsi="Times New Roman" w:cs="Times New Roman"/>
          <w:sz w:val="24"/>
          <w:szCs w:val="24"/>
        </w:rPr>
        <w:t>)</w:t>
      </w:r>
      <w:r w:rsidR="00442953" w:rsidRPr="00696146">
        <w:rPr>
          <w:rFonts w:ascii="Times New Roman" w:hAnsi="Times New Roman" w:cs="Times New Roman"/>
          <w:sz w:val="24"/>
          <w:szCs w:val="24"/>
        </w:rPr>
        <w:t xml:space="preserve"> and the predictor variables, which consisted of year, elevation, mean breeding season (i.e., 15 May to 30 June) temperature during the year of data collection (Mean Temperature), standard deviation of breeding season temperature (SD Temp</w:t>
      </w:r>
      <w:r w:rsidR="005017AE" w:rsidRPr="00696146">
        <w:rPr>
          <w:rFonts w:ascii="Times New Roman" w:hAnsi="Times New Roman" w:cs="Times New Roman"/>
          <w:sz w:val="24"/>
          <w:szCs w:val="24"/>
        </w:rPr>
        <w:t>erature</w:t>
      </w:r>
      <w:r w:rsidR="00442953" w:rsidRPr="00696146">
        <w:rPr>
          <w:rFonts w:ascii="Times New Roman" w:hAnsi="Times New Roman" w:cs="Times New Roman"/>
          <w:sz w:val="24"/>
          <w:szCs w:val="24"/>
        </w:rPr>
        <w:t>), total breeding season precipitation during the year of data collection (</w:t>
      </w:r>
      <w:r w:rsidR="005017AE" w:rsidRPr="00696146">
        <w:rPr>
          <w:rFonts w:ascii="Times New Roman" w:hAnsi="Times New Roman" w:cs="Times New Roman"/>
          <w:sz w:val="24"/>
          <w:szCs w:val="24"/>
        </w:rPr>
        <w:t>Current Precipitation</w:t>
      </w:r>
      <w:r w:rsidR="00442953" w:rsidRPr="00696146">
        <w:rPr>
          <w:rFonts w:ascii="Times New Roman" w:hAnsi="Times New Roman" w:cs="Times New Roman"/>
          <w:sz w:val="24"/>
          <w:szCs w:val="24"/>
        </w:rPr>
        <w:t>), total breeding season precipitation during the previous year (</w:t>
      </w:r>
      <w:r w:rsidR="005017AE" w:rsidRPr="00696146">
        <w:rPr>
          <w:rFonts w:ascii="Times New Roman" w:hAnsi="Times New Roman" w:cs="Times New Roman"/>
          <w:sz w:val="24"/>
          <w:szCs w:val="24"/>
        </w:rPr>
        <w:t>Previous Precipitation</w:t>
      </w:r>
      <w:r w:rsidR="00442953" w:rsidRPr="00696146">
        <w:rPr>
          <w:rFonts w:ascii="Times New Roman" w:hAnsi="Times New Roman" w:cs="Times New Roman"/>
          <w:sz w:val="24"/>
          <w:szCs w:val="24"/>
        </w:rPr>
        <w:t>), dominant forest type within 50 m (</w:t>
      </w:r>
      <w:r w:rsidR="005017AE" w:rsidRPr="00696146">
        <w:rPr>
          <w:rFonts w:ascii="Times New Roman" w:hAnsi="Times New Roman" w:cs="Times New Roman"/>
          <w:sz w:val="24"/>
          <w:szCs w:val="24"/>
        </w:rPr>
        <w:t>Dominant Forest Type, where 0 = non-deciduous forest and 1 = deciduous forest</w:t>
      </w:r>
      <w:r w:rsidR="00442953" w:rsidRPr="00696146">
        <w:rPr>
          <w:rFonts w:ascii="Times New Roman" w:hAnsi="Times New Roman" w:cs="Times New Roman"/>
          <w:sz w:val="24"/>
          <w:szCs w:val="24"/>
        </w:rPr>
        <w:t xml:space="preserve">), </w:t>
      </w:r>
      <w:r w:rsidR="005017AE" w:rsidRPr="00696146">
        <w:rPr>
          <w:rFonts w:ascii="Times New Roman" w:hAnsi="Times New Roman" w:cs="Times New Roman"/>
          <w:sz w:val="24"/>
          <w:szCs w:val="24"/>
        </w:rPr>
        <w:t xml:space="preserve">and </w:t>
      </w:r>
      <w:r w:rsidR="00442953" w:rsidRPr="00696146">
        <w:rPr>
          <w:rFonts w:ascii="Times New Roman" w:hAnsi="Times New Roman" w:cs="Times New Roman"/>
          <w:sz w:val="24"/>
          <w:szCs w:val="24"/>
        </w:rPr>
        <w:t>proportion of any type of forest cover within 1 km (Proportion Forest).</w:t>
      </w:r>
      <w:r w:rsidR="005017AE" w:rsidRPr="00696146">
        <w:rPr>
          <w:rFonts w:ascii="Times New Roman" w:hAnsi="Times New Roman" w:cs="Times New Roman"/>
          <w:sz w:val="24"/>
          <w:szCs w:val="24"/>
        </w:rPr>
        <w:t xml:space="preserve"> The gray shading or black whiskers indicate 95% credible intervals. </w:t>
      </w:r>
      <w:r w:rsidRPr="00696146">
        <w:rPr>
          <w:rFonts w:ascii="Times New Roman" w:hAnsi="Times New Roman" w:cs="Times New Roman"/>
          <w:sz w:val="24"/>
          <w:szCs w:val="24"/>
        </w:rPr>
        <w:t xml:space="preserve">The </w:t>
      </w:r>
      <w:r w:rsidR="008B58D6" w:rsidRPr="00696146">
        <w:rPr>
          <w:rFonts w:ascii="Times New Roman" w:hAnsi="Times New Roman" w:cs="Times New Roman"/>
          <w:sz w:val="24"/>
          <w:szCs w:val="24"/>
        </w:rPr>
        <w:t xml:space="preserve">continuous </w:t>
      </w:r>
      <w:r w:rsidRPr="00696146">
        <w:rPr>
          <w:rFonts w:ascii="Times New Roman" w:hAnsi="Times New Roman" w:cs="Times New Roman"/>
          <w:sz w:val="24"/>
          <w:szCs w:val="24"/>
        </w:rPr>
        <w:t xml:space="preserve">predictor variables are scaled, such that zero is the mean value, and reflect the range of the data. Bolded predictor variables have statistically significant </w:t>
      </w:r>
      <w:r w:rsidR="00DF7D3D" w:rsidRPr="00696146">
        <w:rPr>
          <w:rFonts w:ascii="Times New Roman" w:hAnsi="Times New Roman" w:cs="Times New Roman"/>
          <w:sz w:val="24"/>
          <w:szCs w:val="24"/>
        </w:rPr>
        <w:t>slope</w:t>
      </w:r>
      <w:r w:rsidRPr="00696146">
        <w:rPr>
          <w:rFonts w:ascii="Times New Roman" w:hAnsi="Times New Roman" w:cs="Times New Roman"/>
          <w:sz w:val="24"/>
          <w:szCs w:val="24"/>
        </w:rPr>
        <w:t xml:space="preserve"> coefficients (i.e., credible intervals do not overlap zero).</w:t>
      </w:r>
    </w:p>
    <w:p w14:paraId="2F46D51B" w14:textId="4B6A3903" w:rsidR="00442953" w:rsidRPr="00696146" w:rsidRDefault="00442953" w:rsidP="00876121">
      <w:pPr>
        <w:spacing w:after="0" w:line="276" w:lineRule="auto"/>
        <w:rPr>
          <w:rFonts w:ascii="Times New Roman" w:hAnsi="Times New Roman" w:cs="Times New Roman"/>
          <w:sz w:val="24"/>
          <w:szCs w:val="24"/>
        </w:rPr>
      </w:pPr>
    </w:p>
    <w:p w14:paraId="60B9308A" w14:textId="5140F63D" w:rsidR="00876121" w:rsidRPr="00696146" w:rsidRDefault="00876121" w:rsidP="00876121">
      <w:pPr>
        <w:spacing w:after="0" w:line="276" w:lineRule="auto"/>
        <w:rPr>
          <w:rFonts w:ascii="Times New Roman" w:hAnsi="Times New Roman" w:cs="Times New Roman"/>
          <w:sz w:val="24"/>
          <w:szCs w:val="24"/>
        </w:rPr>
      </w:pPr>
    </w:p>
    <w:p w14:paraId="443355DB" w14:textId="63F25BB8" w:rsidR="00D97F58" w:rsidRPr="00696146" w:rsidRDefault="00D97F58" w:rsidP="00876121">
      <w:pPr>
        <w:spacing w:after="0" w:line="276" w:lineRule="auto"/>
        <w:rPr>
          <w:rFonts w:ascii="Times New Roman" w:hAnsi="Times New Roman" w:cs="Times New Roman"/>
          <w:sz w:val="24"/>
          <w:szCs w:val="24"/>
        </w:rPr>
      </w:pPr>
    </w:p>
    <w:p w14:paraId="7AF8ABD0" w14:textId="77777777" w:rsidR="00044CCB" w:rsidRPr="00696146" w:rsidRDefault="00044CCB" w:rsidP="00044CCB">
      <w:pPr>
        <w:spacing w:after="0" w:line="276" w:lineRule="auto"/>
        <w:rPr>
          <w:rFonts w:ascii="Times New Roman" w:hAnsi="Times New Roman" w:cs="Times New Roman"/>
          <w:sz w:val="24"/>
          <w:szCs w:val="24"/>
        </w:rPr>
        <w:sectPr w:rsidR="00044CCB" w:rsidRPr="00696146">
          <w:pgSz w:w="12240" w:h="15840"/>
          <w:pgMar w:top="1440" w:right="1440" w:bottom="1440" w:left="1440" w:header="720" w:footer="720" w:gutter="0"/>
          <w:cols w:space="720"/>
          <w:docGrid w:linePitch="360"/>
        </w:sectPr>
      </w:pPr>
    </w:p>
    <w:p w14:paraId="26AD2C96"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3ABEC9F" wp14:editId="65A1579E">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5C94471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9AB29A7" wp14:editId="3669E308">
            <wp:extent cx="7928755" cy="5943600"/>
            <wp:effectExtent l="0" t="0" r="0" b="0"/>
            <wp:docPr id="1044" name="Picture 10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icture 1044"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3F790E7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7376B06" wp14:editId="441172BC">
            <wp:extent cx="7928755" cy="5943600"/>
            <wp:effectExtent l="0" t="0" r="0" b="0"/>
            <wp:docPr id="1045" name="Picture 10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 name="Picture 1045"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222C801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C6B80EB" wp14:editId="733DA36A">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2039AC53"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B31704" wp14:editId="5786B185">
            <wp:extent cx="7928755" cy="5943600"/>
            <wp:effectExtent l="0" t="0" r="0" b="0"/>
            <wp:docPr id="1047" name="Picture 104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 name="Picture 1047" descr="Graphical user interface, 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5F949CB4"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5551694" wp14:editId="0C500EC0">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34C9A34"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6528D33" wp14:editId="57FFD93C">
            <wp:extent cx="7936806" cy="5943600"/>
            <wp:effectExtent l="0" t="0" r="7620" b="0"/>
            <wp:docPr id="1049" name="Picture 104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Picture 1049" descr="Graphical user interface, 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0CC49D8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D3DA871" wp14:editId="1173C222">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6DDCE9D6"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0EB45FB" wp14:editId="7CE8676D">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F0398BF"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AD4B81B" wp14:editId="4DA7D939">
            <wp:extent cx="7928755" cy="5943600"/>
            <wp:effectExtent l="0" t="0" r="0" b="0"/>
            <wp:docPr id="1052" name="Picture 105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 name="Picture 1052" descr="Graphical user interfac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5807C7B4"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B452B76" wp14:editId="67A119D8">
            <wp:extent cx="7974264" cy="5943600"/>
            <wp:effectExtent l="0" t="0" r="8255" b="0"/>
            <wp:docPr id="1053" name="Picture 105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 name="Picture 1053" descr="Diagram, engineering drawing&#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3D8528F2"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A69545A" wp14:editId="25D5D537">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38809C9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76174A0" wp14:editId="10C3E935">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3904FE9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6D649E1" wp14:editId="25DD1C5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0FA6B7C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E95537B" wp14:editId="31B064A9">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9E407A3"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7126C1A" wp14:editId="78CA10EF">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0C05A540" w14:textId="4C848A32"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gure 6. Plots of the linear relationships between the median expected count (i.e., abundance; portrayed by the black line or black point) for each of the focal species (Table 1) and the predictor variables, which consisted of year, elevation, aspect, topographic position index (TPI), 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 The gray shading or black whiskers indicate 95% credible intervals. The continuous predictor variables are scaled, such that zero is the mean value, and reflect the range of the data. Bolded predictor variables have statistically significant </w:t>
      </w:r>
      <w:r w:rsidR="00DF7D3D" w:rsidRPr="00696146">
        <w:rPr>
          <w:rFonts w:ascii="Times New Roman" w:hAnsi="Times New Roman" w:cs="Times New Roman"/>
          <w:sz w:val="24"/>
          <w:szCs w:val="24"/>
        </w:rPr>
        <w:t>slope</w:t>
      </w:r>
      <w:r w:rsidRPr="00696146">
        <w:rPr>
          <w:rFonts w:ascii="Times New Roman" w:hAnsi="Times New Roman" w:cs="Times New Roman"/>
          <w:sz w:val="24"/>
          <w:szCs w:val="24"/>
        </w:rPr>
        <w:t xml:space="preserve"> coefficients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30E448AB" w14:textId="77777777" w:rsidR="00044CCB" w:rsidRPr="00696146" w:rsidRDefault="00044CCB" w:rsidP="00044CCB">
      <w:pPr>
        <w:spacing w:after="0" w:line="276" w:lineRule="auto"/>
        <w:rPr>
          <w:rFonts w:ascii="Times New Roman" w:hAnsi="Times New Roman" w:cs="Times New Roman"/>
          <w:sz w:val="24"/>
          <w:szCs w:val="24"/>
        </w:rPr>
        <w:sectPr w:rsidR="00044CCB" w:rsidRPr="00696146" w:rsidSect="00044CCB">
          <w:pgSz w:w="15840" w:h="12240" w:orient="landscape"/>
          <w:pgMar w:top="1440" w:right="1440" w:bottom="1440" w:left="1440" w:header="720" w:footer="720" w:gutter="0"/>
          <w:cols w:space="720"/>
          <w:docGrid w:linePitch="360"/>
        </w:sectPr>
      </w:pPr>
    </w:p>
    <w:p w14:paraId="50891363" w14:textId="32928546" w:rsidR="000948A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Pr="00696146" w:rsidRDefault="003E564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32BD12CB" w:rsidR="000948A3" w:rsidRPr="00696146" w:rsidRDefault="000948A3" w:rsidP="000948A3">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lastRenderedPageBreak/>
        <w:t xml:space="preserve">Figure </w:t>
      </w:r>
      <w:r w:rsidR="00044CCB" w:rsidRPr="00696146">
        <w:rPr>
          <w:rFonts w:ascii="Times New Roman" w:hAnsi="Times New Roman" w:cs="Times New Roman"/>
          <w:sz w:val="24"/>
          <w:szCs w:val="24"/>
        </w:rPr>
        <w:t>7</w:t>
      </w:r>
      <w:r w:rsidRPr="00696146">
        <w:rPr>
          <w:rFonts w:ascii="Times New Roman" w:hAnsi="Times New Roman" w:cs="Times New Roman"/>
          <w:sz w:val="24"/>
          <w:szCs w:val="24"/>
        </w:rPr>
        <w:t>. Plots of the effects of the two-way interactions between an index of latitude and the other predictor variables of interest (Table 2) on the median expected number of species (black line) belonging to each guild (</w:t>
      </w:r>
      <w:r w:rsidR="00253319" w:rsidRPr="00696146">
        <w:rPr>
          <w:rFonts w:ascii="Times New Roman" w:hAnsi="Times New Roman" w:cs="Times New Roman"/>
          <w:sz w:val="24"/>
          <w:szCs w:val="24"/>
        </w:rPr>
        <w:t>see Appendix A for guild designations and associated forest songbird species</w:t>
      </w:r>
      <w:r w:rsidRPr="00696146">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w:t>
      </w:r>
      <w:r w:rsidR="008D47E5" w:rsidRPr="00696146">
        <w:rPr>
          <w:rFonts w:ascii="Times New Roman" w:hAnsi="Times New Roman" w:cs="Times New Roman"/>
          <w:sz w:val="24"/>
          <w:szCs w:val="24"/>
        </w:rPr>
        <w:t xml:space="preserve">it was used as an index such that </w:t>
      </w:r>
      <w:r w:rsidRPr="00696146">
        <w:rPr>
          <w:rFonts w:ascii="Times New Roman" w:hAnsi="Times New Roman" w:cs="Times New Roman"/>
          <w:sz w:val="24"/>
          <w:szCs w:val="24"/>
        </w:rPr>
        <w:t>the north, central, and south plots correspond to the mean breeding season temperature</w:t>
      </w:r>
      <w:r w:rsidR="008D47E5" w:rsidRPr="00696146">
        <w:rPr>
          <w:rFonts w:ascii="Times New Roman" w:hAnsi="Times New Roman" w:cs="Times New Roman"/>
          <w:sz w:val="24"/>
          <w:szCs w:val="24"/>
        </w:rPr>
        <w:t>s</w:t>
      </w:r>
      <w:r w:rsidRPr="00696146">
        <w:rPr>
          <w:rFonts w:ascii="Times New Roman" w:hAnsi="Times New Roman" w:cs="Times New Roman"/>
          <w:sz w:val="24"/>
          <w:szCs w:val="24"/>
        </w:rPr>
        <w:t xml:space="preserve"> across all sampling sites in the Hubbard Brook Experimental Forest</w:t>
      </w:r>
      <w:r w:rsidR="00253319" w:rsidRPr="00696146">
        <w:rPr>
          <w:rFonts w:ascii="Times New Roman" w:hAnsi="Times New Roman" w:cs="Times New Roman"/>
          <w:sz w:val="24"/>
          <w:szCs w:val="24"/>
        </w:rPr>
        <w:t xml:space="preserve"> (14.3°C)</w:t>
      </w:r>
      <w:r w:rsidRPr="00696146">
        <w:rPr>
          <w:rFonts w:ascii="Times New Roman" w:hAnsi="Times New Roman" w:cs="Times New Roman"/>
          <w:sz w:val="24"/>
          <w:szCs w:val="24"/>
        </w:rPr>
        <w:t>, Monongahela National Forest</w:t>
      </w:r>
      <w:r w:rsidR="00253319" w:rsidRPr="00696146">
        <w:rPr>
          <w:rFonts w:ascii="Times New Roman" w:hAnsi="Times New Roman" w:cs="Times New Roman"/>
          <w:sz w:val="24"/>
          <w:szCs w:val="24"/>
        </w:rPr>
        <w:t xml:space="preserve"> (16.3°C)</w:t>
      </w:r>
      <w:r w:rsidRPr="00696146">
        <w:rPr>
          <w:rFonts w:ascii="Times New Roman" w:hAnsi="Times New Roman" w:cs="Times New Roman"/>
          <w:sz w:val="24"/>
          <w:szCs w:val="24"/>
        </w:rPr>
        <w:t xml:space="preserve">, and the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North Carolina National Forests</w:t>
      </w:r>
      <w:r w:rsidR="00253319" w:rsidRPr="00696146">
        <w:rPr>
          <w:rFonts w:ascii="Times New Roman" w:hAnsi="Times New Roman" w:cs="Times New Roman"/>
          <w:sz w:val="24"/>
          <w:szCs w:val="24"/>
        </w:rPr>
        <w:t xml:space="preserve"> (18.6°C)</w:t>
      </w:r>
      <w:r w:rsidR="008D47E5" w:rsidRPr="00696146">
        <w:rPr>
          <w:rFonts w:ascii="Times New Roman" w:hAnsi="Times New Roman" w:cs="Times New Roman"/>
          <w:sz w:val="24"/>
          <w:szCs w:val="24"/>
        </w:rPr>
        <w:t>, respectively</w:t>
      </w:r>
      <w:r w:rsidRPr="00696146">
        <w:rPr>
          <w:rFonts w:ascii="Times New Roman" w:hAnsi="Times New Roman" w:cs="Times New Roman"/>
          <w:sz w:val="24"/>
          <w:szCs w:val="24"/>
        </w:rPr>
        <w:t>.</w:t>
      </w:r>
    </w:p>
    <w:p w14:paraId="66F18F06" w14:textId="03DACA6F" w:rsidR="000948A3" w:rsidRPr="00696146" w:rsidRDefault="000948A3" w:rsidP="00876121">
      <w:pPr>
        <w:spacing w:after="0" w:line="276" w:lineRule="auto"/>
        <w:rPr>
          <w:rFonts w:ascii="Times New Roman" w:hAnsi="Times New Roman" w:cs="Times New Roman"/>
          <w:sz w:val="24"/>
          <w:szCs w:val="24"/>
        </w:rPr>
      </w:pPr>
    </w:p>
    <w:p w14:paraId="7B94B5C6" w14:textId="130E68A4" w:rsidR="00044CCB" w:rsidRPr="00696146" w:rsidRDefault="00044CCB" w:rsidP="00876121">
      <w:pPr>
        <w:spacing w:after="0" w:line="276" w:lineRule="auto"/>
        <w:rPr>
          <w:rFonts w:ascii="Times New Roman" w:hAnsi="Times New Roman" w:cs="Times New Roman"/>
          <w:sz w:val="24"/>
          <w:szCs w:val="24"/>
        </w:rPr>
      </w:pPr>
    </w:p>
    <w:p w14:paraId="2AD10ADC" w14:textId="309A6500" w:rsidR="00044CCB" w:rsidRPr="00696146" w:rsidRDefault="00044CCB" w:rsidP="00876121">
      <w:pPr>
        <w:spacing w:after="0" w:line="276" w:lineRule="auto"/>
        <w:rPr>
          <w:rFonts w:ascii="Times New Roman" w:hAnsi="Times New Roman" w:cs="Times New Roman"/>
          <w:sz w:val="24"/>
          <w:szCs w:val="24"/>
        </w:rPr>
      </w:pPr>
    </w:p>
    <w:p w14:paraId="2E218AFE" w14:textId="57DDEB84" w:rsidR="00044CCB" w:rsidRPr="00696146" w:rsidRDefault="00044CCB" w:rsidP="00876121">
      <w:pPr>
        <w:spacing w:after="0" w:line="276" w:lineRule="auto"/>
        <w:rPr>
          <w:rFonts w:ascii="Times New Roman" w:hAnsi="Times New Roman" w:cs="Times New Roman"/>
          <w:sz w:val="24"/>
          <w:szCs w:val="24"/>
        </w:rPr>
      </w:pPr>
    </w:p>
    <w:p w14:paraId="77A11E76" w14:textId="7B1A8A34" w:rsidR="00044CCB" w:rsidRPr="00696146" w:rsidRDefault="00044CCB" w:rsidP="00876121">
      <w:pPr>
        <w:spacing w:after="0" w:line="276" w:lineRule="auto"/>
        <w:rPr>
          <w:rFonts w:ascii="Times New Roman" w:hAnsi="Times New Roman" w:cs="Times New Roman"/>
          <w:sz w:val="24"/>
          <w:szCs w:val="24"/>
        </w:rPr>
      </w:pPr>
    </w:p>
    <w:p w14:paraId="4434D81D" w14:textId="3A53A7AD" w:rsidR="00044CCB" w:rsidRPr="00696146" w:rsidRDefault="00044CCB" w:rsidP="00876121">
      <w:pPr>
        <w:spacing w:after="0" w:line="276" w:lineRule="auto"/>
        <w:rPr>
          <w:rFonts w:ascii="Times New Roman" w:hAnsi="Times New Roman" w:cs="Times New Roman"/>
          <w:sz w:val="24"/>
          <w:szCs w:val="24"/>
        </w:rPr>
      </w:pPr>
    </w:p>
    <w:p w14:paraId="36547B34" w14:textId="62074E2F" w:rsidR="00044CCB" w:rsidRPr="00696146" w:rsidRDefault="00044CCB" w:rsidP="00876121">
      <w:pPr>
        <w:spacing w:after="0" w:line="276" w:lineRule="auto"/>
        <w:rPr>
          <w:rFonts w:ascii="Times New Roman" w:hAnsi="Times New Roman" w:cs="Times New Roman"/>
          <w:sz w:val="24"/>
          <w:szCs w:val="24"/>
        </w:rPr>
      </w:pPr>
    </w:p>
    <w:p w14:paraId="4D4F482D" w14:textId="7590BDC9" w:rsidR="00044CCB" w:rsidRPr="00696146" w:rsidRDefault="00044CCB" w:rsidP="00876121">
      <w:pPr>
        <w:spacing w:after="0" w:line="276" w:lineRule="auto"/>
        <w:rPr>
          <w:rFonts w:ascii="Times New Roman" w:hAnsi="Times New Roman" w:cs="Times New Roman"/>
          <w:sz w:val="24"/>
          <w:szCs w:val="24"/>
        </w:rPr>
      </w:pPr>
    </w:p>
    <w:p w14:paraId="4CCDC73F" w14:textId="0D61A637" w:rsidR="00044CCB" w:rsidRPr="00696146" w:rsidRDefault="00044CCB" w:rsidP="00876121">
      <w:pPr>
        <w:spacing w:after="0" w:line="276" w:lineRule="auto"/>
        <w:rPr>
          <w:rFonts w:ascii="Times New Roman" w:hAnsi="Times New Roman" w:cs="Times New Roman"/>
          <w:sz w:val="24"/>
          <w:szCs w:val="24"/>
        </w:rPr>
      </w:pPr>
    </w:p>
    <w:p w14:paraId="763235CA" w14:textId="7F466DDB" w:rsidR="00044CCB" w:rsidRPr="00696146" w:rsidRDefault="00044CCB" w:rsidP="00876121">
      <w:pPr>
        <w:spacing w:after="0" w:line="276" w:lineRule="auto"/>
        <w:rPr>
          <w:rFonts w:ascii="Times New Roman" w:hAnsi="Times New Roman" w:cs="Times New Roman"/>
          <w:sz w:val="24"/>
          <w:szCs w:val="24"/>
        </w:rPr>
      </w:pPr>
    </w:p>
    <w:p w14:paraId="4BF164EB" w14:textId="06B956AE" w:rsidR="00044CCB" w:rsidRPr="00696146" w:rsidRDefault="00044CCB" w:rsidP="00876121">
      <w:pPr>
        <w:spacing w:after="0" w:line="276" w:lineRule="auto"/>
        <w:rPr>
          <w:rFonts w:ascii="Times New Roman" w:hAnsi="Times New Roman" w:cs="Times New Roman"/>
          <w:sz w:val="24"/>
          <w:szCs w:val="24"/>
        </w:rPr>
      </w:pPr>
    </w:p>
    <w:p w14:paraId="0F3EF362" w14:textId="7D0BA37B" w:rsidR="00044CCB" w:rsidRPr="00696146" w:rsidRDefault="00044CCB" w:rsidP="00876121">
      <w:pPr>
        <w:spacing w:after="0" w:line="276" w:lineRule="auto"/>
        <w:rPr>
          <w:rFonts w:ascii="Times New Roman" w:hAnsi="Times New Roman" w:cs="Times New Roman"/>
          <w:sz w:val="24"/>
          <w:szCs w:val="24"/>
        </w:rPr>
      </w:pPr>
    </w:p>
    <w:p w14:paraId="428B9E51" w14:textId="0145745A" w:rsidR="00044CCB" w:rsidRPr="00696146" w:rsidRDefault="00044CCB" w:rsidP="00876121">
      <w:pPr>
        <w:spacing w:after="0" w:line="276" w:lineRule="auto"/>
        <w:rPr>
          <w:rFonts w:ascii="Times New Roman" w:hAnsi="Times New Roman" w:cs="Times New Roman"/>
          <w:sz w:val="24"/>
          <w:szCs w:val="24"/>
        </w:rPr>
      </w:pPr>
    </w:p>
    <w:p w14:paraId="608D5BE3" w14:textId="2A0B0057" w:rsidR="00044CCB" w:rsidRPr="00696146" w:rsidRDefault="00044CCB" w:rsidP="00876121">
      <w:pPr>
        <w:spacing w:after="0" w:line="276" w:lineRule="auto"/>
        <w:rPr>
          <w:rFonts w:ascii="Times New Roman" w:hAnsi="Times New Roman" w:cs="Times New Roman"/>
          <w:sz w:val="24"/>
          <w:szCs w:val="24"/>
        </w:rPr>
      </w:pPr>
    </w:p>
    <w:p w14:paraId="0318C5A1" w14:textId="6862518E" w:rsidR="00044CCB" w:rsidRPr="00696146" w:rsidRDefault="00044CCB" w:rsidP="00876121">
      <w:pPr>
        <w:spacing w:after="0" w:line="276" w:lineRule="auto"/>
        <w:rPr>
          <w:rFonts w:ascii="Times New Roman" w:hAnsi="Times New Roman" w:cs="Times New Roman"/>
          <w:sz w:val="24"/>
          <w:szCs w:val="24"/>
        </w:rPr>
      </w:pPr>
    </w:p>
    <w:p w14:paraId="1EDFAAE7" w14:textId="05AC2322" w:rsidR="00044CCB" w:rsidRPr="00696146" w:rsidRDefault="00044CCB" w:rsidP="00876121">
      <w:pPr>
        <w:spacing w:after="0" w:line="276" w:lineRule="auto"/>
        <w:rPr>
          <w:rFonts w:ascii="Times New Roman" w:hAnsi="Times New Roman" w:cs="Times New Roman"/>
          <w:sz w:val="24"/>
          <w:szCs w:val="24"/>
        </w:rPr>
      </w:pPr>
    </w:p>
    <w:p w14:paraId="37CC8035" w14:textId="3B5F3537" w:rsidR="00044CCB" w:rsidRPr="00696146" w:rsidRDefault="00044CCB" w:rsidP="00876121">
      <w:pPr>
        <w:spacing w:after="0" w:line="276" w:lineRule="auto"/>
        <w:rPr>
          <w:rFonts w:ascii="Times New Roman" w:hAnsi="Times New Roman" w:cs="Times New Roman"/>
          <w:sz w:val="24"/>
          <w:szCs w:val="24"/>
        </w:rPr>
      </w:pPr>
    </w:p>
    <w:p w14:paraId="4E894F27" w14:textId="04AE72A6" w:rsidR="00044CCB" w:rsidRPr="00696146" w:rsidRDefault="00044CCB" w:rsidP="00876121">
      <w:pPr>
        <w:spacing w:after="0" w:line="276" w:lineRule="auto"/>
        <w:rPr>
          <w:rFonts w:ascii="Times New Roman" w:hAnsi="Times New Roman" w:cs="Times New Roman"/>
          <w:sz w:val="24"/>
          <w:szCs w:val="24"/>
        </w:rPr>
      </w:pPr>
    </w:p>
    <w:p w14:paraId="3370F7DD" w14:textId="0FE19D8C" w:rsidR="00044CCB" w:rsidRPr="00696146" w:rsidRDefault="00044CCB" w:rsidP="00876121">
      <w:pPr>
        <w:spacing w:after="0" w:line="276" w:lineRule="auto"/>
        <w:rPr>
          <w:rFonts w:ascii="Times New Roman" w:hAnsi="Times New Roman" w:cs="Times New Roman"/>
          <w:sz w:val="24"/>
          <w:szCs w:val="24"/>
        </w:rPr>
      </w:pPr>
    </w:p>
    <w:p w14:paraId="5D65C98B" w14:textId="24F1B07D" w:rsidR="00044CCB" w:rsidRPr="00696146" w:rsidRDefault="00044CCB" w:rsidP="00876121">
      <w:pPr>
        <w:spacing w:after="0" w:line="276" w:lineRule="auto"/>
        <w:rPr>
          <w:rFonts w:ascii="Times New Roman" w:hAnsi="Times New Roman" w:cs="Times New Roman"/>
          <w:sz w:val="24"/>
          <w:szCs w:val="24"/>
        </w:rPr>
      </w:pPr>
    </w:p>
    <w:p w14:paraId="670C80D4" w14:textId="65B7218D" w:rsidR="00044CCB" w:rsidRPr="00696146" w:rsidRDefault="00044CCB" w:rsidP="00876121">
      <w:pPr>
        <w:spacing w:after="0" w:line="276" w:lineRule="auto"/>
        <w:rPr>
          <w:rFonts w:ascii="Times New Roman" w:hAnsi="Times New Roman" w:cs="Times New Roman"/>
          <w:sz w:val="24"/>
          <w:szCs w:val="24"/>
        </w:rPr>
      </w:pPr>
    </w:p>
    <w:p w14:paraId="3D8F0493" w14:textId="32AF59E3" w:rsidR="00044CCB" w:rsidRPr="00696146" w:rsidRDefault="00044CCB" w:rsidP="00876121">
      <w:pPr>
        <w:spacing w:after="0" w:line="276" w:lineRule="auto"/>
        <w:rPr>
          <w:rFonts w:ascii="Times New Roman" w:hAnsi="Times New Roman" w:cs="Times New Roman"/>
          <w:sz w:val="24"/>
          <w:szCs w:val="24"/>
        </w:rPr>
      </w:pPr>
    </w:p>
    <w:p w14:paraId="0C18352E" w14:textId="17BCE5C7" w:rsidR="00044CCB" w:rsidRPr="00696146" w:rsidRDefault="00044CCB" w:rsidP="00876121">
      <w:pPr>
        <w:spacing w:after="0" w:line="276" w:lineRule="auto"/>
        <w:rPr>
          <w:rFonts w:ascii="Times New Roman" w:hAnsi="Times New Roman" w:cs="Times New Roman"/>
          <w:sz w:val="24"/>
          <w:szCs w:val="24"/>
        </w:rPr>
      </w:pPr>
    </w:p>
    <w:p w14:paraId="44C7C262" w14:textId="3E790131" w:rsidR="00044CCB" w:rsidRPr="00696146" w:rsidRDefault="00044CCB" w:rsidP="00876121">
      <w:pPr>
        <w:spacing w:after="0" w:line="276" w:lineRule="auto"/>
        <w:rPr>
          <w:rFonts w:ascii="Times New Roman" w:hAnsi="Times New Roman" w:cs="Times New Roman"/>
          <w:sz w:val="24"/>
          <w:szCs w:val="24"/>
        </w:rPr>
      </w:pPr>
    </w:p>
    <w:p w14:paraId="432F9B9A" w14:textId="147144E1" w:rsidR="00044CCB" w:rsidRPr="00696146" w:rsidRDefault="00044CCB" w:rsidP="00876121">
      <w:pPr>
        <w:spacing w:after="0" w:line="276" w:lineRule="auto"/>
        <w:rPr>
          <w:rFonts w:ascii="Times New Roman" w:hAnsi="Times New Roman" w:cs="Times New Roman"/>
          <w:sz w:val="24"/>
          <w:szCs w:val="24"/>
        </w:rPr>
      </w:pPr>
    </w:p>
    <w:p w14:paraId="586C2EB9" w14:textId="494957E2" w:rsidR="00044CCB" w:rsidRPr="00696146" w:rsidRDefault="00044CCB" w:rsidP="00876121">
      <w:pPr>
        <w:spacing w:after="0" w:line="276" w:lineRule="auto"/>
        <w:rPr>
          <w:rFonts w:ascii="Times New Roman" w:hAnsi="Times New Roman" w:cs="Times New Roman"/>
          <w:sz w:val="24"/>
          <w:szCs w:val="24"/>
        </w:rPr>
      </w:pPr>
    </w:p>
    <w:p w14:paraId="1DBD496D" w14:textId="01B6A9A7" w:rsidR="00044CCB" w:rsidRPr="00696146" w:rsidRDefault="00044CCB" w:rsidP="00876121">
      <w:pPr>
        <w:spacing w:after="0" w:line="276" w:lineRule="auto"/>
        <w:rPr>
          <w:rFonts w:ascii="Times New Roman" w:hAnsi="Times New Roman" w:cs="Times New Roman"/>
          <w:sz w:val="24"/>
          <w:szCs w:val="24"/>
        </w:rPr>
      </w:pPr>
    </w:p>
    <w:p w14:paraId="579710FB" w14:textId="5973588F" w:rsidR="00044CCB" w:rsidRPr="00696146" w:rsidRDefault="00044CCB" w:rsidP="00876121">
      <w:pPr>
        <w:spacing w:after="0" w:line="276" w:lineRule="auto"/>
        <w:rPr>
          <w:rFonts w:ascii="Times New Roman" w:hAnsi="Times New Roman" w:cs="Times New Roman"/>
          <w:sz w:val="24"/>
          <w:szCs w:val="24"/>
        </w:rPr>
      </w:pPr>
    </w:p>
    <w:p w14:paraId="39193B98" w14:textId="1810014D" w:rsidR="00044CCB" w:rsidRPr="00696146" w:rsidRDefault="00044CCB" w:rsidP="00876121">
      <w:pPr>
        <w:spacing w:after="0" w:line="276" w:lineRule="auto"/>
        <w:rPr>
          <w:rFonts w:ascii="Times New Roman" w:hAnsi="Times New Roman" w:cs="Times New Roman"/>
          <w:sz w:val="24"/>
          <w:szCs w:val="24"/>
        </w:rPr>
      </w:pPr>
    </w:p>
    <w:p w14:paraId="390E9A99" w14:textId="004DBF32" w:rsidR="00044CCB" w:rsidRPr="00696146" w:rsidRDefault="00044CCB" w:rsidP="00876121">
      <w:pPr>
        <w:spacing w:after="0" w:line="276" w:lineRule="auto"/>
        <w:rPr>
          <w:rFonts w:ascii="Times New Roman" w:hAnsi="Times New Roman" w:cs="Times New Roman"/>
          <w:sz w:val="24"/>
          <w:szCs w:val="24"/>
        </w:rPr>
      </w:pPr>
    </w:p>
    <w:p w14:paraId="1381B842" w14:textId="77777777" w:rsidR="00044CCB" w:rsidRPr="00696146" w:rsidRDefault="00044CCB" w:rsidP="00876121">
      <w:pPr>
        <w:spacing w:after="0" w:line="276" w:lineRule="auto"/>
        <w:rPr>
          <w:rFonts w:ascii="Times New Roman" w:hAnsi="Times New Roman" w:cs="Times New Roman"/>
          <w:sz w:val="24"/>
          <w:szCs w:val="24"/>
        </w:rPr>
        <w:sectPr w:rsidR="00044CCB" w:rsidRPr="00696146">
          <w:pgSz w:w="12240" w:h="15840"/>
          <w:pgMar w:top="1440" w:right="1440" w:bottom="1440" w:left="1440" w:header="720" w:footer="720" w:gutter="0"/>
          <w:cols w:space="720"/>
          <w:docGrid w:linePitch="360"/>
        </w:sectPr>
      </w:pPr>
    </w:p>
    <w:p w14:paraId="287578CB"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1BD1BA0" wp14:editId="7ED9CEA5">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3DA7D69E" w14:textId="77777777" w:rsidR="00044CCB" w:rsidRPr="00696146" w:rsidRDefault="00044CCB" w:rsidP="00044CCB">
      <w:pPr>
        <w:spacing w:after="0" w:line="276" w:lineRule="auto"/>
        <w:rPr>
          <w:rFonts w:ascii="Times New Roman" w:hAnsi="Times New Roman" w:cs="Times New Roman"/>
          <w:sz w:val="24"/>
          <w:szCs w:val="24"/>
        </w:rPr>
      </w:pPr>
    </w:p>
    <w:p w14:paraId="6AE1413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4D98429" wp14:editId="27AFC1E2">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5E8ECDD0" w14:textId="77777777" w:rsidR="00044CCB" w:rsidRPr="00696146" w:rsidRDefault="00044CCB" w:rsidP="00044CCB">
      <w:pPr>
        <w:spacing w:after="0" w:line="276" w:lineRule="auto"/>
        <w:rPr>
          <w:rFonts w:ascii="Times New Roman" w:hAnsi="Times New Roman" w:cs="Times New Roman"/>
          <w:sz w:val="24"/>
          <w:szCs w:val="24"/>
        </w:rPr>
      </w:pPr>
    </w:p>
    <w:p w14:paraId="277A9CA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CADBC4B" wp14:editId="501D3DC5">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5D952D8" w14:textId="77777777" w:rsidR="00044CCB" w:rsidRPr="00696146" w:rsidRDefault="00044CCB" w:rsidP="00044CCB">
      <w:pPr>
        <w:spacing w:after="0" w:line="276" w:lineRule="auto"/>
        <w:rPr>
          <w:rFonts w:ascii="Times New Roman" w:hAnsi="Times New Roman" w:cs="Times New Roman"/>
          <w:sz w:val="24"/>
          <w:szCs w:val="24"/>
        </w:rPr>
      </w:pPr>
    </w:p>
    <w:p w14:paraId="1D4BF293"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CD79512" wp14:editId="457E9999">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05A5BD89" w14:textId="77777777" w:rsidR="00044CCB" w:rsidRPr="00696146" w:rsidRDefault="00044CCB" w:rsidP="00044CCB">
      <w:pPr>
        <w:spacing w:after="0" w:line="276" w:lineRule="auto"/>
        <w:rPr>
          <w:rFonts w:ascii="Times New Roman" w:hAnsi="Times New Roman" w:cs="Times New Roman"/>
          <w:sz w:val="24"/>
          <w:szCs w:val="24"/>
        </w:rPr>
      </w:pPr>
    </w:p>
    <w:p w14:paraId="4264D2DD"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4D7560E" wp14:editId="740D17E5">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30FA3490" w14:textId="77777777" w:rsidR="00044CCB" w:rsidRPr="00696146" w:rsidRDefault="00044CCB" w:rsidP="00044CCB">
      <w:pPr>
        <w:spacing w:after="0" w:line="276" w:lineRule="auto"/>
        <w:rPr>
          <w:rFonts w:ascii="Times New Roman" w:hAnsi="Times New Roman" w:cs="Times New Roman"/>
          <w:sz w:val="24"/>
          <w:szCs w:val="24"/>
        </w:rPr>
      </w:pPr>
    </w:p>
    <w:p w14:paraId="09BF4EB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55AB0F7" wp14:editId="7343C879">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0B3B39CB" w14:textId="77777777" w:rsidR="00044CCB" w:rsidRPr="00696146" w:rsidRDefault="00044CCB" w:rsidP="00044CCB">
      <w:pPr>
        <w:spacing w:after="0" w:line="276" w:lineRule="auto"/>
        <w:rPr>
          <w:rFonts w:ascii="Times New Roman" w:hAnsi="Times New Roman" w:cs="Times New Roman"/>
          <w:sz w:val="24"/>
          <w:szCs w:val="24"/>
        </w:rPr>
      </w:pPr>
    </w:p>
    <w:p w14:paraId="7A24D185"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A6EB482" wp14:editId="540F9E17">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7186E508" w14:textId="77777777" w:rsidR="00044CCB" w:rsidRPr="00696146" w:rsidRDefault="00044CCB" w:rsidP="00044CCB">
      <w:pPr>
        <w:spacing w:after="0" w:line="276" w:lineRule="auto"/>
        <w:rPr>
          <w:rFonts w:ascii="Times New Roman" w:hAnsi="Times New Roman" w:cs="Times New Roman"/>
          <w:sz w:val="24"/>
          <w:szCs w:val="24"/>
        </w:rPr>
      </w:pPr>
    </w:p>
    <w:p w14:paraId="5F0D5EB6"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630C167" wp14:editId="47787F95">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1EF7613C" w14:textId="77777777" w:rsidR="00044CCB" w:rsidRPr="00696146" w:rsidRDefault="00044CCB" w:rsidP="00044CCB">
      <w:pPr>
        <w:spacing w:after="0" w:line="276" w:lineRule="auto"/>
        <w:rPr>
          <w:rFonts w:ascii="Times New Roman" w:hAnsi="Times New Roman" w:cs="Times New Roman"/>
          <w:sz w:val="24"/>
          <w:szCs w:val="24"/>
        </w:rPr>
      </w:pPr>
    </w:p>
    <w:p w14:paraId="1359EA9B"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4C35802" wp14:editId="05143F9D">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B89EB6F" w14:textId="77777777" w:rsidR="00044CCB" w:rsidRPr="00696146" w:rsidRDefault="00044CCB" w:rsidP="00044CCB">
      <w:pPr>
        <w:spacing w:after="0" w:line="276" w:lineRule="auto"/>
        <w:rPr>
          <w:rFonts w:ascii="Times New Roman" w:hAnsi="Times New Roman" w:cs="Times New Roman"/>
          <w:sz w:val="24"/>
          <w:szCs w:val="24"/>
        </w:rPr>
      </w:pPr>
    </w:p>
    <w:p w14:paraId="751A0B30"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4D91950" wp14:editId="47AD0381">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032C3909" w14:textId="77777777" w:rsidR="00044CCB" w:rsidRPr="00696146" w:rsidRDefault="00044CCB" w:rsidP="00044CCB">
      <w:pPr>
        <w:spacing w:after="0" w:line="276" w:lineRule="auto"/>
        <w:rPr>
          <w:rFonts w:ascii="Times New Roman" w:hAnsi="Times New Roman" w:cs="Times New Roman"/>
          <w:sz w:val="24"/>
          <w:szCs w:val="24"/>
        </w:rPr>
      </w:pPr>
    </w:p>
    <w:p w14:paraId="5294C6D7"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36C4600" wp14:editId="7BC65B8B">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9D0545" w14:textId="77777777" w:rsidR="00044CCB" w:rsidRPr="00696146" w:rsidRDefault="00044CCB" w:rsidP="00044CCB">
      <w:pPr>
        <w:spacing w:after="0" w:line="276" w:lineRule="auto"/>
        <w:rPr>
          <w:rFonts w:ascii="Times New Roman" w:hAnsi="Times New Roman" w:cs="Times New Roman"/>
          <w:sz w:val="24"/>
          <w:szCs w:val="24"/>
        </w:rPr>
      </w:pPr>
    </w:p>
    <w:p w14:paraId="12DFE669"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3B2D2C5" wp14:editId="7E4C7900">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3297026B" w14:textId="77777777" w:rsidR="00044CCB" w:rsidRPr="00696146" w:rsidRDefault="00044CCB" w:rsidP="00044CCB">
      <w:pPr>
        <w:spacing w:after="0" w:line="276" w:lineRule="auto"/>
        <w:rPr>
          <w:rFonts w:ascii="Times New Roman" w:hAnsi="Times New Roman" w:cs="Times New Roman"/>
          <w:sz w:val="24"/>
          <w:szCs w:val="24"/>
        </w:rPr>
      </w:pPr>
    </w:p>
    <w:p w14:paraId="66448628"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6CADFFF" wp14:editId="40002229">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6DDB8AB7" w14:textId="77777777" w:rsidR="00044CCB" w:rsidRPr="00696146" w:rsidRDefault="00044CCB" w:rsidP="00044CCB">
      <w:pPr>
        <w:spacing w:after="0" w:line="276" w:lineRule="auto"/>
        <w:rPr>
          <w:rFonts w:ascii="Times New Roman" w:hAnsi="Times New Roman" w:cs="Times New Roman"/>
          <w:sz w:val="24"/>
          <w:szCs w:val="24"/>
        </w:rPr>
      </w:pPr>
    </w:p>
    <w:p w14:paraId="1A6574AF"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02B67A5" wp14:editId="7C33FC3B">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413A2E1F" w14:textId="77777777" w:rsidR="00044CCB" w:rsidRPr="00696146" w:rsidRDefault="00044CCB" w:rsidP="00044CCB">
      <w:pPr>
        <w:spacing w:after="0" w:line="276" w:lineRule="auto"/>
        <w:rPr>
          <w:rFonts w:ascii="Times New Roman" w:hAnsi="Times New Roman" w:cs="Times New Roman"/>
          <w:sz w:val="24"/>
          <w:szCs w:val="24"/>
        </w:rPr>
      </w:pPr>
    </w:p>
    <w:p w14:paraId="70083F37"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16054B9" wp14:editId="179F2FA0">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76E06A9" w14:textId="77777777" w:rsidR="00044CCB" w:rsidRPr="00696146" w:rsidRDefault="00044CCB" w:rsidP="00044CCB">
      <w:pPr>
        <w:spacing w:after="0" w:line="276" w:lineRule="auto"/>
        <w:rPr>
          <w:rFonts w:ascii="Times New Roman" w:hAnsi="Times New Roman" w:cs="Times New Roman"/>
          <w:sz w:val="24"/>
          <w:szCs w:val="24"/>
        </w:rPr>
      </w:pPr>
    </w:p>
    <w:p w14:paraId="2302479B" w14:textId="77777777" w:rsidR="00044CCB" w:rsidRPr="00696146" w:rsidRDefault="00044CCB" w:rsidP="00044CC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0F2CEB0" wp14:editId="0DF00D4F">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981C05B" w14:textId="4185D746" w:rsidR="00044CCB" w:rsidRPr="00696146" w:rsidRDefault="00044CCB" w:rsidP="00044CCB">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lastRenderedPageBreak/>
        <w:t xml:space="preserve">Figure 8. Plots of the effects of the two-way interactions between an index of latitude (left) or elevation (right)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Hubbard Brook Experimental Forest (14.3°C), Monongahela National Forest (16.3°C), and the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North Carolina National Forests (18.6°C), respectively. Low, mid, and high elevation (elev) plots correspond respectively to 585.8 m, 844.3 m, and 1214.3 m, which are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sites. Color of the 4-letter species code indicates its guild designation (dark blue = north guild, red = south guild, light blue = trailing guild, and orange = general guild), and the bird silhouette indicates its taxonomic family (warbler, thrush, or flycatcher).</w:t>
      </w:r>
    </w:p>
    <w:p w14:paraId="728668B5" w14:textId="77777777" w:rsidR="00044CCB" w:rsidRPr="00696146" w:rsidRDefault="00044CCB" w:rsidP="00876121">
      <w:pPr>
        <w:spacing w:after="0" w:line="276" w:lineRule="auto"/>
        <w:rPr>
          <w:rFonts w:ascii="Times New Roman" w:hAnsi="Times New Roman" w:cs="Times New Roman"/>
          <w:sz w:val="24"/>
          <w:szCs w:val="24"/>
        </w:rPr>
        <w:sectPr w:rsidR="00044CCB" w:rsidRPr="00696146" w:rsidSect="00044CCB">
          <w:pgSz w:w="15840" w:h="12240" w:orient="landscape"/>
          <w:pgMar w:top="1440" w:right="1440" w:bottom="1440" w:left="1440" w:header="720" w:footer="720" w:gutter="0"/>
          <w:cols w:space="720"/>
          <w:docGrid w:linePitch="360"/>
        </w:sectPr>
      </w:pPr>
    </w:p>
    <w:p w14:paraId="680D7986" w14:textId="77777777" w:rsidR="007767BB" w:rsidRPr="00696146" w:rsidRDefault="007767BB" w:rsidP="007767B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6B5C715" wp14:editId="46A341DA">
            <wp:extent cx="5943600" cy="8189562"/>
            <wp:effectExtent l="0" t="0" r="0" b="2540"/>
            <wp:docPr id="40" name="Picture 40"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alendar&#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67FBECBC" w14:textId="16CD95E7" w:rsidR="007767BB" w:rsidRPr="00696146" w:rsidRDefault="007767BB" w:rsidP="007767BB">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gure 9. Compilation of combined results for the two-way interactions between year / SD temperature / current precipitation / previous precipitation and an index of latitude (i.e., mean temperature) for all guilds and focal forest songbird species. 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North Carolina National Forests (18.6°C), respectively.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latitudinal grouping directly to the left.</w:t>
      </w:r>
    </w:p>
    <w:p w14:paraId="2F443E0E" w14:textId="77777777" w:rsidR="007767BB" w:rsidRPr="00696146" w:rsidRDefault="007767BB" w:rsidP="00876121">
      <w:pPr>
        <w:spacing w:after="0" w:line="276" w:lineRule="auto"/>
        <w:rPr>
          <w:rFonts w:ascii="Times New Roman" w:hAnsi="Times New Roman" w:cs="Times New Roman"/>
          <w:sz w:val="24"/>
          <w:szCs w:val="24"/>
        </w:rPr>
      </w:pPr>
    </w:p>
    <w:p w14:paraId="37F1CF66" w14:textId="260880DC"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Pr="00696146" w:rsidRDefault="000948A3" w:rsidP="0087612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5B5D4509" w:rsidR="00876121" w:rsidRPr="00696146" w:rsidRDefault="00876121" w:rsidP="00876121">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lastRenderedPageBreak/>
        <w:t xml:space="preserve">Figure </w:t>
      </w:r>
      <w:r w:rsidR="007767BB" w:rsidRPr="00696146">
        <w:rPr>
          <w:rFonts w:ascii="Times New Roman" w:hAnsi="Times New Roman" w:cs="Times New Roman"/>
          <w:sz w:val="24"/>
          <w:szCs w:val="24"/>
        </w:rPr>
        <w:t>10</w:t>
      </w:r>
      <w:r w:rsidRPr="00696146">
        <w:rPr>
          <w:rFonts w:ascii="Times New Roman" w:hAnsi="Times New Roman" w:cs="Times New Roman"/>
          <w:sz w:val="24"/>
          <w:szCs w:val="24"/>
        </w:rPr>
        <w:t xml:space="preserve">. Plots of the </w:t>
      </w:r>
      <w:r w:rsidR="0042189C" w:rsidRPr="00696146">
        <w:rPr>
          <w:rFonts w:ascii="Times New Roman" w:hAnsi="Times New Roman" w:cs="Times New Roman"/>
          <w:sz w:val="24"/>
          <w:szCs w:val="24"/>
        </w:rPr>
        <w:t xml:space="preserve">effects of the </w:t>
      </w:r>
      <w:r w:rsidRPr="00696146">
        <w:rPr>
          <w:rFonts w:ascii="Times New Roman" w:hAnsi="Times New Roman" w:cs="Times New Roman"/>
          <w:sz w:val="24"/>
          <w:szCs w:val="24"/>
        </w:rPr>
        <w:t>two-way interactions between</w:t>
      </w:r>
      <w:r w:rsidR="0042189C" w:rsidRPr="00696146">
        <w:rPr>
          <w:rFonts w:ascii="Times New Roman" w:hAnsi="Times New Roman" w:cs="Times New Roman"/>
          <w:sz w:val="24"/>
          <w:szCs w:val="24"/>
        </w:rPr>
        <w:t xml:space="preserve"> elevation and</w:t>
      </w:r>
      <w:r w:rsidRPr="00696146">
        <w:rPr>
          <w:rFonts w:ascii="Times New Roman" w:hAnsi="Times New Roman" w:cs="Times New Roman"/>
          <w:sz w:val="24"/>
          <w:szCs w:val="24"/>
        </w:rPr>
        <w:t xml:space="preserve"> the </w:t>
      </w:r>
      <w:r w:rsidR="0042189C" w:rsidRPr="00696146">
        <w:rPr>
          <w:rFonts w:ascii="Times New Roman" w:hAnsi="Times New Roman" w:cs="Times New Roman"/>
          <w:sz w:val="24"/>
          <w:szCs w:val="24"/>
        </w:rPr>
        <w:t xml:space="preserve">other </w:t>
      </w:r>
      <w:r w:rsidRPr="00696146">
        <w:rPr>
          <w:rFonts w:ascii="Times New Roman" w:hAnsi="Times New Roman" w:cs="Times New Roman"/>
          <w:sz w:val="24"/>
          <w:szCs w:val="24"/>
        </w:rPr>
        <w:t>predictor variables</w:t>
      </w:r>
      <w:r w:rsidR="0042189C" w:rsidRPr="00696146">
        <w:rPr>
          <w:rFonts w:ascii="Times New Roman" w:hAnsi="Times New Roman" w:cs="Times New Roman"/>
          <w:sz w:val="24"/>
          <w:szCs w:val="24"/>
        </w:rPr>
        <w:t xml:space="preserve"> of interest</w:t>
      </w:r>
      <w:r w:rsidRPr="00696146">
        <w:rPr>
          <w:rFonts w:ascii="Times New Roman" w:hAnsi="Times New Roman" w:cs="Times New Roman"/>
          <w:sz w:val="24"/>
          <w:szCs w:val="24"/>
        </w:rPr>
        <w:t xml:space="preserve"> (Table 2) </w:t>
      </w:r>
      <w:r w:rsidR="0042189C" w:rsidRPr="00696146">
        <w:rPr>
          <w:rFonts w:ascii="Times New Roman" w:hAnsi="Times New Roman" w:cs="Times New Roman"/>
          <w:sz w:val="24"/>
          <w:szCs w:val="24"/>
        </w:rPr>
        <w:t>on</w:t>
      </w:r>
      <w:r w:rsidRPr="00696146">
        <w:rPr>
          <w:rFonts w:ascii="Times New Roman" w:hAnsi="Times New Roman" w:cs="Times New Roman"/>
          <w:sz w:val="24"/>
          <w:szCs w:val="24"/>
        </w:rPr>
        <w:t xml:space="preserve"> the </w:t>
      </w:r>
      <w:r w:rsidR="0042189C" w:rsidRPr="00696146">
        <w:rPr>
          <w:rFonts w:ascii="Times New Roman" w:hAnsi="Times New Roman" w:cs="Times New Roman"/>
          <w:sz w:val="24"/>
          <w:szCs w:val="24"/>
        </w:rPr>
        <w:t>median</w:t>
      </w:r>
      <w:r w:rsidRPr="00696146">
        <w:rPr>
          <w:rFonts w:ascii="Times New Roman" w:hAnsi="Times New Roman" w:cs="Times New Roman"/>
          <w:sz w:val="24"/>
          <w:szCs w:val="24"/>
        </w:rPr>
        <w:t xml:space="preserve"> expected </w:t>
      </w:r>
      <w:r w:rsidR="0042189C" w:rsidRPr="00696146">
        <w:rPr>
          <w:rFonts w:ascii="Times New Roman" w:hAnsi="Times New Roman" w:cs="Times New Roman"/>
          <w:sz w:val="24"/>
          <w:szCs w:val="24"/>
        </w:rPr>
        <w:t>number of species</w:t>
      </w:r>
      <w:r w:rsidRPr="00696146">
        <w:rPr>
          <w:rFonts w:ascii="Times New Roman" w:hAnsi="Times New Roman" w:cs="Times New Roman"/>
          <w:sz w:val="24"/>
          <w:szCs w:val="24"/>
        </w:rPr>
        <w:t xml:space="preserve"> (</w:t>
      </w:r>
      <w:r w:rsidR="0042189C" w:rsidRPr="00696146">
        <w:rPr>
          <w:rFonts w:ascii="Times New Roman" w:hAnsi="Times New Roman" w:cs="Times New Roman"/>
          <w:sz w:val="24"/>
          <w:szCs w:val="24"/>
        </w:rPr>
        <w:t>black line</w:t>
      </w:r>
      <w:r w:rsidRPr="00696146">
        <w:rPr>
          <w:rFonts w:ascii="Times New Roman" w:hAnsi="Times New Roman" w:cs="Times New Roman"/>
          <w:sz w:val="24"/>
          <w:szCs w:val="24"/>
        </w:rPr>
        <w:t xml:space="preserve">) </w:t>
      </w:r>
      <w:r w:rsidR="0042189C" w:rsidRPr="00696146">
        <w:rPr>
          <w:rFonts w:ascii="Times New Roman" w:hAnsi="Times New Roman" w:cs="Times New Roman"/>
          <w:sz w:val="24"/>
          <w:szCs w:val="24"/>
        </w:rPr>
        <w:t>belonging to each guild</w:t>
      </w:r>
      <w:r w:rsidRPr="00696146">
        <w:rPr>
          <w:rFonts w:ascii="Times New Roman" w:hAnsi="Times New Roman" w:cs="Times New Roman"/>
          <w:sz w:val="24"/>
          <w:szCs w:val="24"/>
        </w:rPr>
        <w:t xml:space="preserve"> (</w:t>
      </w:r>
      <w:r w:rsidR="00B82F30" w:rsidRPr="00696146">
        <w:rPr>
          <w:rFonts w:ascii="Times New Roman" w:hAnsi="Times New Roman" w:cs="Times New Roman"/>
          <w:sz w:val="24"/>
          <w:szCs w:val="24"/>
        </w:rPr>
        <w:t>see Appendix A for guild designations and associated forest songbird species</w:t>
      </w:r>
      <w:r w:rsidRPr="00696146">
        <w:rPr>
          <w:rFonts w:ascii="Times New Roman" w:hAnsi="Times New Roman" w:cs="Times New Roman"/>
          <w:sz w:val="24"/>
          <w:szCs w:val="24"/>
        </w:rPr>
        <w:t>), with 95% credible intervals (</w:t>
      </w:r>
      <w:r w:rsidR="0042189C" w:rsidRPr="00696146">
        <w:rPr>
          <w:rFonts w:ascii="Times New Roman" w:hAnsi="Times New Roman" w:cs="Times New Roman"/>
          <w:sz w:val="24"/>
          <w:szCs w:val="24"/>
        </w:rPr>
        <w:t>gray shading</w:t>
      </w:r>
      <w:r w:rsidRPr="00696146">
        <w:rPr>
          <w:rFonts w:ascii="Times New Roman" w:hAnsi="Times New Roman" w:cs="Times New Roman"/>
          <w:sz w:val="24"/>
          <w:szCs w:val="24"/>
        </w:rPr>
        <w:t xml:space="preserve">). The predictor variables are scaled, such that zero is the mean value, and reflect the range of the data. </w:t>
      </w:r>
      <w:r w:rsidR="0042189C" w:rsidRPr="00696146">
        <w:rPr>
          <w:rFonts w:ascii="Times New Roman" w:hAnsi="Times New Roman" w:cs="Times New Roman"/>
          <w:sz w:val="24"/>
          <w:szCs w:val="24"/>
        </w:rPr>
        <w:t>Low, mid, and high</w:t>
      </w:r>
      <w:r w:rsidR="00B82F30" w:rsidRPr="00696146">
        <w:rPr>
          <w:rFonts w:ascii="Times New Roman" w:hAnsi="Times New Roman" w:cs="Times New Roman"/>
          <w:sz w:val="24"/>
          <w:szCs w:val="24"/>
        </w:rPr>
        <w:t xml:space="preserve"> </w:t>
      </w:r>
      <w:r w:rsidR="0042189C" w:rsidRPr="00696146">
        <w:rPr>
          <w:rFonts w:ascii="Times New Roman" w:hAnsi="Times New Roman" w:cs="Times New Roman"/>
          <w:sz w:val="24"/>
          <w:szCs w:val="24"/>
        </w:rPr>
        <w:t>elevation (elev) plots correspond</w:t>
      </w:r>
      <w:r w:rsidR="004A6B0B" w:rsidRPr="00696146">
        <w:rPr>
          <w:rFonts w:ascii="Times New Roman" w:hAnsi="Times New Roman" w:cs="Times New Roman"/>
          <w:sz w:val="24"/>
          <w:szCs w:val="24"/>
        </w:rPr>
        <w:t xml:space="preserve"> respectively</w:t>
      </w:r>
      <w:r w:rsidR="0042189C" w:rsidRPr="00696146">
        <w:rPr>
          <w:rFonts w:ascii="Times New Roman" w:hAnsi="Times New Roman" w:cs="Times New Roman"/>
          <w:sz w:val="24"/>
          <w:szCs w:val="24"/>
        </w:rPr>
        <w:t xml:space="preserve"> to</w:t>
      </w:r>
      <w:r w:rsidR="00E32183" w:rsidRPr="00696146">
        <w:rPr>
          <w:rFonts w:ascii="Times New Roman" w:hAnsi="Times New Roman" w:cs="Times New Roman"/>
          <w:sz w:val="24"/>
          <w:szCs w:val="24"/>
        </w:rPr>
        <w:t xml:space="preserve"> 585.8 m, 844.3 m, and 1214.3 m, which are </w:t>
      </w:r>
      <w:r w:rsidR="0042189C" w:rsidRPr="00696146">
        <w:rPr>
          <w:rFonts w:ascii="Times New Roman" w:hAnsi="Times New Roman" w:cs="Times New Roman"/>
          <w:sz w:val="24"/>
          <w:szCs w:val="24"/>
        </w:rPr>
        <w:t>the 15</w:t>
      </w:r>
      <w:r w:rsidR="0042189C" w:rsidRPr="00696146">
        <w:rPr>
          <w:rFonts w:ascii="Times New Roman" w:hAnsi="Times New Roman" w:cs="Times New Roman"/>
          <w:sz w:val="24"/>
          <w:szCs w:val="24"/>
          <w:vertAlign w:val="superscript"/>
        </w:rPr>
        <w:t>th</w:t>
      </w:r>
      <w:r w:rsidR="00B82F30" w:rsidRPr="00696146">
        <w:rPr>
          <w:rFonts w:ascii="Times New Roman" w:hAnsi="Times New Roman" w:cs="Times New Roman"/>
          <w:sz w:val="24"/>
          <w:szCs w:val="24"/>
        </w:rPr>
        <w:t>,</w:t>
      </w:r>
      <w:r w:rsidR="0042189C" w:rsidRPr="00696146">
        <w:rPr>
          <w:rFonts w:ascii="Times New Roman" w:hAnsi="Times New Roman" w:cs="Times New Roman"/>
          <w:sz w:val="24"/>
          <w:szCs w:val="24"/>
        </w:rPr>
        <w:t xml:space="preserve"> 50</w:t>
      </w:r>
      <w:r w:rsidR="0042189C" w:rsidRPr="00696146">
        <w:rPr>
          <w:rFonts w:ascii="Times New Roman" w:hAnsi="Times New Roman" w:cs="Times New Roman"/>
          <w:sz w:val="24"/>
          <w:szCs w:val="24"/>
          <w:vertAlign w:val="superscript"/>
        </w:rPr>
        <w:t>th</w:t>
      </w:r>
      <w:r w:rsidR="0042189C" w:rsidRPr="00696146">
        <w:rPr>
          <w:rFonts w:ascii="Times New Roman" w:hAnsi="Times New Roman" w:cs="Times New Roman"/>
          <w:sz w:val="24"/>
          <w:szCs w:val="24"/>
        </w:rPr>
        <w:t>, and 85</w:t>
      </w:r>
      <w:r w:rsidR="0042189C" w:rsidRPr="00696146">
        <w:rPr>
          <w:rFonts w:ascii="Times New Roman" w:hAnsi="Times New Roman" w:cs="Times New Roman"/>
          <w:sz w:val="24"/>
          <w:szCs w:val="24"/>
          <w:vertAlign w:val="superscript"/>
        </w:rPr>
        <w:t>th</w:t>
      </w:r>
      <w:r w:rsidR="0042189C" w:rsidRPr="00696146">
        <w:rPr>
          <w:rFonts w:ascii="Times New Roman" w:hAnsi="Times New Roman" w:cs="Times New Roman"/>
          <w:sz w:val="24"/>
          <w:szCs w:val="24"/>
        </w:rPr>
        <w:t xml:space="preserve"> percentiles of the elevation data across all sampling sites.</w:t>
      </w:r>
    </w:p>
    <w:p w14:paraId="6CECFE59" w14:textId="336C5D84" w:rsidR="00876121" w:rsidRPr="00696146" w:rsidRDefault="00876121" w:rsidP="00876121">
      <w:pPr>
        <w:spacing w:after="0" w:line="276" w:lineRule="auto"/>
        <w:rPr>
          <w:rFonts w:ascii="Times New Roman" w:hAnsi="Times New Roman" w:cs="Times New Roman"/>
          <w:b/>
          <w:bCs/>
          <w:sz w:val="24"/>
          <w:szCs w:val="24"/>
        </w:rPr>
      </w:pPr>
    </w:p>
    <w:p w14:paraId="5F4C519D" w14:textId="1B41A570" w:rsidR="005D6BF0" w:rsidRPr="00696146" w:rsidRDefault="005D6BF0" w:rsidP="00876121">
      <w:pPr>
        <w:spacing w:after="0" w:line="276" w:lineRule="auto"/>
        <w:rPr>
          <w:rFonts w:ascii="Times New Roman" w:hAnsi="Times New Roman" w:cs="Times New Roman"/>
          <w:b/>
          <w:bCs/>
          <w:sz w:val="24"/>
          <w:szCs w:val="24"/>
        </w:rPr>
      </w:pPr>
    </w:p>
    <w:p w14:paraId="7B36527D" w14:textId="77777777" w:rsidR="007767BB" w:rsidRPr="00696146" w:rsidRDefault="007767BB" w:rsidP="007767B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EEC8F5F" wp14:editId="34450DB3">
            <wp:extent cx="5943600" cy="8184964"/>
            <wp:effectExtent l="0" t="0" r="0" b="6985"/>
            <wp:docPr id="48" name="Picture 4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timeline&#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6E079160" w14:textId="77777777" w:rsidR="007767BB" w:rsidRPr="00696146" w:rsidRDefault="007767BB" w:rsidP="007767BB">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82B4BDD" wp14:editId="100A5433">
            <wp:extent cx="5943600" cy="4068557"/>
            <wp:effectExtent l="0" t="0" r="0" b="8255"/>
            <wp:docPr id="43" name="Picture 4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diagram&#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360F567" w14:textId="77777777" w:rsidR="007767BB" w:rsidRPr="00696146" w:rsidRDefault="007767BB" w:rsidP="007767BB">
      <w:pPr>
        <w:spacing w:after="0" w:line="276" w:lineRule="auto"/>
        <w:rPr>
          <w:rFonts w:ascii="Times New Roman" w:hAnsi="Times New Roman" w:cs="Times New Roman"/>
          <w:sz w:val="24"/>
          <w:szCs w:val="24"/>
        </w:rPr>
      </w:pPr>
    </w:p>
    <w:p w14:paraId="29B34F0E" w14:textId="5C24F293" w:rsidR="007767BB" w:rsidRPr="00696146" w:rsidRDefault="007767BB" w:rsidP="007767BB">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Figure 11. Compilation of combined results for the two-way interactions between year / mean temperature / SD temperature / current precipitation / previous precipitation and elevation for all guilds and focal forest songbird species. Low, mid, and high elevation groupings correspond respectively to 585.8 m, 844.3 m, and 1214.3 m, which are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sites.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 in the parentheses following the guild or species code indicates whether that slope coefficient was greater than, equal to, or less than the corresponding slope coefficient with the same sign (positive or negative) in the elevational grouping directly to the left.</w:t>
      </w:r>
    </w:p>
    <w:p w14:paraId="40747F72" w14:textId="504A1660" w:rsidR="005D6BF0" w:rsidRPr="00696146" w:rsidRDefault="005D6BF0" w:rsidP="00876121">
      <w:pPr>
        <w:spacing w:after="0" w:line="276" w:lineRule="auto"/>
        <w:rPr>
          <w:rFonts w:ascii="Times New Roman" w:hAnsi="Times New Roman" w:cs="Times New Roman"/>
          <w:b/>
          <w:bCs/>
          <w:sz w:val="24"/>
          <w:szCs w:val="24"/>
        </w:rPr>
      </w:pPr>
    </w:p>
    <w:p w14:paraId="4549322C" w14:textId="6E365DBB" w:rsidR="005D6BF0" w:rsidRPr="00696146" w:rsidRDefault="00414137" w:rsidP="0087612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Pr="00696146" w:rsidRDefault="00414137" w:rsidP="00876121">
      <w:pPr>
        <w:spacing w:after="0" w:line="276" w:lineRule="auto"/>
        <w:rPr>
          <w:rFonts w:ascii="Times New Roman" w:hAnsi="Times New Roman" w:cs="Times New Roman"/>
          <w:b/>
          <w:bCs/>
          <w:sz w:val="24"/>
          <w:szCs w:val="24"/>
        </w:rPr>
      </w:pPr>
    </w:p>
    <w:p w14:paraId="6CB65149" w14:textId="29594380" w:rsidR="00414137" w:rsidRPr="00696146" w:rsidRDefault="00414137" w:rsidP="00876121">
      <w:pPr>
        <w:spacing w:after="0" w:line="276" w:lineRule="auto"/>
        <w:rPr>
          <w:rFonts w:ascii="Times New Roman" w:hAnsi="Times New Roman" w:cs="Times New Roman"/>
          <w:b/>
          <w:bCs/>
          <w:sz w:val="24"/>
          <w:szCs w:val="24"/>
        </w:rPr>
      </w:pPr>
    </w:p>
    <w:p w14:paraId="607F4137" w14:textId="0CF5D245" w:rsidR="00414137" w:rsidRPr="00696146" w:rsidRDefault="00414137" w:rsidP="00876121">
      <w:pPr>
        <w:spacing w:after="0" w:line="276" w:lineRule="auto"/>
        <w:rPr>
          <w:rFonts w:ascii="Times New Roman" w:hAnsi="Times New Roman" w:cs="Times New Roman"/>
          <w:b/>
          <w:bCs/>
          <w:sz w:val="24"/>
          <w:szCs w:val="24"/>
        </w:rPr>
      </w:pPr>
    </w:p>
    <w:p w14:paraId="4D905B23" w14:textId="3682FA63" w:rsidR="00414137" w:rsidRPr="00696146" w:rsidRDefault="00414137" w:rsidP="00876121">
      <w:pPr>
        <w:spacing w:after="0"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Pr="00696146" w:rsidRDefault="00414137" w:rsidP="00846141">
      <w:pPr>
        <w:spacing w:after="0" w:line="276" w:lineRule="auto"/>
        <w:rPr>
          <w:rFonts w:ascii="Times New Roman" w:hAnsi="Times New Roman" w:cs="Times New Roman"/>
          <w:sz w:val="24"/>
          <w:szCs w:val="24"/>
        </w:rPr>
      </w:pPr>
    </w:p>
    <w:p w14:paraId="0849CC14" w14:textId="77777777" w:rsidR="00414137" w:rsidRPr="00696146" w:rsidRDefault="00414137" w:rsidP="00846141">
      <w:pPr>
        <w:spacing w:after="0" w:line="276" w:lineRule="auto"/>
        <w:rPr>
          <w:rFonts w:ascii="Times New Roman" w:hAnsi="Times New Roman" w:cs="Times New Roman"/>
          <w:sz w:val="24"/>
          <w:szCs w:val="24"/>
        </w:rPr>
      </w:pPr>
    </w:p>
    <w:p w14:paraId="748B8F91" w14:textId="77777777" w:rsidR="00414137" w:rsidRPr="00696146" w:rsidRDefault="00414137" w:rsidP="00846141">
      <w:pPr>
        <w:spacing w:after="0" w:line="276" w:lineRule="auto"/>
        <w:rPr>
          <w:rFonts w:ascii="Times New Roman" w:hAnsi="Times New Roman" w:cs="Times New Roman"/>
          <w:sz w:val="24"/>
          <w:szCs w:val="24"/>
        </w:rPr>
      </w:pPr>
    </w:p>
    <w:p w14:paraId="55C5AE24" w14:textId="6839782C" w:rsidR="00414137"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Pr="00696146" w:rsidRDefault="005C5E6D" w:rsidP="00846141">
      <w:pPr>
        <w:spacing w:after="0" w:line="276" w:lineRule="auto"/>
        <w:rPr>
          <w:rFonts w:ascii="Times New Roman" w:hAnsi="Times New Roman" w:cs="Times New Roman"/>
          <w:sz w:val="24"/>
          <w:szCs w:val="24"/>
        </w:rPr>
      </w:pPr>
    </w:p>
    <w:p w14:paraId="670883B1" w14:textId="4CB11170" w:rsidR="005C5E6D" w:rsidRPr="00696146" w:rsidRDefault="005C5E6D" w:rsidP="00846141">
      <w:pPr>
        <w:spacing w:after="0" w:line="276" w:lineRule="auto"/>
        <w:rPr>
          <w:rFonts w:ascii="Times New Roman" w:hAnsi="Times New Roman" w:cs="Times New Roman"/>
          <w:sz w:val="24"/>
          <w:szCs w:val="24"/>
        </w:rPr>
      </w:pPr>
    </w:p>
    <w:p w14:paraId="3FF6E45B" w14:textId="7DA35BC2" w:rsidR="005C5E6D" w:rsidRPr="00696146" w:rsidRDefault="005C5E6D" w:rsidP="00846141">
      <w:pPr>
        <w:spacing w:after="0" w:line="276" w:lineRule="auto"/>
        <w:rPr>
          <w:rFonts w:ascii="Times New Roman" w:hAnsi="Times New Roman" w:cs="Times New Roman"/>
          <w:sz w:val="24"/>
          <w:szCs w:val="24"/>
        </w:rPr>
      </w:pPr>
    </w:p>
    <w:p w14:paraId="7F042679" w14:textId="06F8D898"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Pr="00696146" w:rsidRDefault="005C5E6D" w:rsidP="00846141">
      <w:pPr>
        <w:spacing w:after="0" w:line="276" w:lineRule="auto"/>
        <w:rPr>
          <w:rFonts w:ascii="Times New Roman" w:hAnsi="Times New Roman" w:cs="Times New Roman"/>
          <w:sz w:val="24"/>
          <w:szCs w:val="24"/>
        </w:rPr>
      </w:pPr>
    </w:p>
    <w:p w14:paraId="72C96175" w14:textId="32ACCCAD" w:rsidR="005C5E6D" w:rsidRPr="00696146" w:rsidRDefault="005C5E6D" w:rsidP="00846141">
      <w:pPr>
        <w:spacing w:after="0" w:line="276" w:lineRule="auto"/>
        <w:rPr>
          <w:rFonts w:ascii="Times New Roman" w:hAnsi="Times New Roman" w:cs="Times New Roman"/>
          <w:sz w:val="24"/>
          <w:szCs w:val="24"/>
        </w:rPr>
      </w:pPr>
    </w:p>
    <w:p w14:paraId="2A34D666" w14:textId="4811E0D2" w:rsidR="005C5E6D" w:rsidRPr="00696146" w:rsidRDefault="005C5E6D" w:rsidP="00846141">
      <w:pPr>
        <w:spacing w:after="0" w:line="276" w:lineRule="auto"/>
        <w:rPr>
          <w:rFonts w:ascii="Times New Roman" w:hAnsi="Times New Roman" w:cs="Times New Roman"/>
          <w:sz w:val="24"/>
          <w:szCs w:val="24"/>
        </w:rPr>
      </w:pPr>
    </w:p>
    <w:p w14:paraId="70EAA2FD" w14:textId="0FA4A5A0"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Pr="00696146" w:rsidRDefault="005C5E6D" w:rsidP="00846141">
      <w:pPr>
        <w:spacing w:after="0" w:line="276" w:lineRule="auto"/>
        <w:rPr>
          <w:rFonts w:ascii="Times New Roman" w:hAnsi="Times New Roman" w:cs="Times New Roman"/>
          <w:sz w:val="24"/>
          <w:szCs w:val="24"/>
        </w:rPr>
      </w:pPr>
    </w:p>
    <w:p w14:paraId="4390D884" w14:textId="77777777" w:rsidR="005C5E6D" w:rsidRPr="00696146" w:rsidRDefault="005C5E6D" w:rsidP="00846141">
      <w:pPr>
        <w:spacing w:after="0" w:line="276" w:lineRule="auto"/>
        <w:rPr>
          <w:rFonts w:ascii="Times New Roman" w:hAnsi="Times New Roman" w:cs="Times New Roman"/>
          <w:sz w:val="24"/>
          <w:szCs w:val="24"/>
        </w:rPr>
      </w:pPr>
    </w:p>
    <w:p w14:paraId="72E0C99F" w14:textId="77777777" w:rsidR="005C5E6D" w:rsidRPr="00696146" w:rsidRDefault="005C5E6D" w:rsidP="00846141">
      <w:pPr>
        <w:spacing w:after="0" w:line="276" w:lineRule="auto"/>
        <w:rPr>
          <w:rFonts w:ascii="Times New Roman" w:hAnsi="Times New Roman" w:cs="Times New Roman"/>
          <w:sz w:val="24"/>
          <w:szCs w:val="24"/>
        </w:rPr>
      </w:pPr>
    </w:p>
    <w:p w14:paraId="0AF5A26E" w14:textId="78B97957"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Pr="00696146" w:rsidRDefault="005C5E6D" w:rsidP="00846141">
      <w:pPr>
        <w:spacing w:after="0" w:line="276" w:lineRule="auto"/>
        <w:rPr>
          <w:rFonts w:ascii="Times New Roman" w:hAnsi="Times New Roman" w:cs="Times New Roman"/>
          <w:sz w:val="24"/>
          <w:szCs w:val="24"/>
        </w:rPr>
      </w:pPr>
    </w:p>
    <w:p w14:paraId="133D7BF1" w14:textId="38C88B57" w:rsidR="005C5E6D" w:rsidRPr="00696146" w:rsidRDefault="005C5E6D" w:rsidP="00846141">
      <w:pPr>
        <w:spacing w:after="0" w:line="276" w:lineRule="auto"/>
        <w:rPr>
          <w:rFonts w:ascii="Times New Roman" w:hAnsi="Times New Roman" w:cs="Times New Roman"/>
          <w:sz w:val="24"/>
          <w:szCs w:val="24"/>
        </w:rPr>
      </w:pPr>
    </w:p>
    <w:p w14:paraId="00966AB1" w14:textId="2587B2DD" w:rsidR="005C5E6D" w:rsidRPr="00696146" w:rsidRDefault="005C5E6D" w:rsidP="00846141">
      <w:pPr>
        <w:spacing w:after="0" w:line="276" w:lineRule="auto"/>
        <w:rPr>
          <w:rFonts w:ascii="Times New Roman" w:hAnsi="Times New Roman" w:cs="Times New Roman"/>
          <w:sz w:val="24"/>
          <w:szCs w:val="24"/>
        </w:rPr>
      </w:pPr>
    </w:p>
    <w:p w14:paraId="61E5825B" w14:textId="4D153182"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Pr="00696146" w:rsidRDefault="005C5E6D" w:rsidP="00846141">
      <w:pPr>
        <w:spacing w:after="0" w:line="276" w:lineRule="auto"/>
        <w:rPr>
          <w:rFonts w:ascii="Times New Roman" w:hAnsi="Times New Roman" w:cs="Times New Roman"/>
          <w:sz w:val="24"/>
          <w:szCs w:val="24"/>
        </w:rPr>
      </w:pPr>
    </w:p>
    <w:p w14:paraId="4DC2B88C" w14:textId="77777777" w:rsidR="005C5E6D" w:rsidRPr="00696146" w:rsidRDefault="005C5E6D" w:rsidP="00846141">
      <w:pPr>
        <w:spacing w:after="0" w:line="276" w:lineRule="auto"/>
        <w:rPr>
          <w:rFonts w:ascii="Times New Roman" w:hAnsi="Times New Roman" w:cs="Times New Roman"/>
          <w:sz w:val="24"/>
          <w:szCs w:val="24"/>
        </w:rPr>
      </w:pPr>
    </w:p>
    <w:p w14:paraId="317DF6A2" w14:textId="77777777" w:rsidR="005C5E6D" w:rsidRPr="00696146" w:rsidRDefault="005C5E6D" w:rsidP="00846141">
      <w:pPr>
        <w:spacing w:after="0" w:line="276" w:lineRule="auto"/>
        <w:rPr>
          <w:rFonts w:ascii="Times New Roman" w:hAnsi="Times New Roman" w:cs="Times New Roman"/>
          <w:sz w:val="24"/>
          <w:szCs w:val="24"/>
        </w:rPr>
      </w:pPr>
    </w:p>
    <w:p w14:paraId="5E3E859A" w14:textId="71C57DD6"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Pr="00696146" w:rsidRDefault="005C5E6D" w:rsidP="00846141">
      <w:pPr>
        <w:spacing w:after="0" w:line="276" w:lineRule="auto"/>
        <w:rPr>
          <w:rFonts w:ascii="Times New Roman" w:hAnsi="Times New Roman" w:cs="Times New Roman"/>
          <w:sz w:val="24"/>
          <w:szCs w:val="24"/>
        </w:rPr>
      </w:pPr>
    </w:p>
    <w:p w14:paraId="37A6CF64" w14:textId="77777777" w:rsidR="005C5E6D" w:rsidRPr="00696146" w:rsidRDefault="005C5E6D" w:rsidP="00846141">
      <w:pPr>
        <w:spacing w:after="0" w:line="276" w:lineRule="auto"/>
        <w:rPr>
          <w:rFonts w:ascii="Times New Roman" w:hAnsi="Times New Roman" w:cs="Times New Roman"/>
          <w:sz w:val="24"/>
          <w:szCs w:val="24"/>
        </w:rPr>
      </w:pPr>
    </w:p>
    <w:p w14:paraId="5BBD5676" w14:textId="77777777" w:rsidR="005C5E6D" w:rsidRPr="00696146" w:rsidRDefault="005C5E6D" w:rsidP="00846141">
      <w:pPr>
        <w:spacing w:after="0" w:line="276" w:lineRule="auto"/>
        <w:rPr>
          <w:rFonts w:ascii="Times New Roman" w:hAnsi="Times New Roman" w:cs="Times New Roman"/>
          <w:sz w:val="24"/>
          <w:szCs w:val="24"/>
        </w:rPr>
      </w:pPr>
    </w:p>
    <w:p w14:paraId="7987290D" w14:textId="08EEF3D7"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2B2009A" wp14:editId="520D3222">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Pr="00696146" w:rsidRDefault="005C5E6D" w:rsidP="00846141">
      <w:pPr>
        <w:spacing w:after="0" w:line="276" w:lineRule="auto"/>
        <w:rPr>
          <w:rFonts w:ascii="Times New Roman" w:hAnsi="Times New Roman" w:cs="Times New Roman"/>
          <w:sz w:val="24"/>
          <w:szCs w:val="24"/>
        </w:rPr>
      </w:pPr>
    </w:p>
    <w:p w14:paraId="0810E152" w14:textId="77777777" w:rsidR="005C5E6D" w:rsidRPr="00696146" w:rsidRDefault="005C5E6D" w:rsidP="00846141">
      <w:pPr>
        <w:spacing w:after="0" w:line="276" w:lineRule="auto"/>
        <w:rPr>
          <w:rFonts w:ascii="Times New Roman" w:hAnsi="Times New Roman" w:cs="Times New Roman"/>
          <w:sz w:val="24"/>
          <w:szCs w:val="24"/>
        </w:rPr>
      </w:pPr>
    </w:p>
    <w:p w14:paraId="532AB378" w14:textId="77777777" w:rsidR="005C5E6D" w:rsidRPr="00696146" w:rsidRDefault="005C5E6D" w:rsidP="00846141">
      <w:pPr>
        <w:spacing w:after="0" w:line="276" w:lineRule="auto"/>
        <w:rPr>
          <w:rFonts w:ascii="Times New Roman" w:hAnsi="Times New Roman" w:cs="Times New Roman"/>
          <w:sz w:val="24"/>
          <w:szCs w:val="24"/>
        </w:rPr>
      </w:pPr>
    </w:p>
    <w:p w14:paraId="69F83058" w14:textId="5CA93582" w:rsidR="005C5E6D" w:rsidRPr="00696146" w:rsidRDefault="005C5E6D"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54CAB305" w:rsidR="00876121" w:rsidRPr="00696146" w:rsidRDefault="00876121"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026ECA" w:rsidRPr="00696146">
        <w:rPr>
          <w:rFonts w:ascii="Times New Roman" w:hAnsi="Times New Roman" w:cs="Times New Roman"/>
          <w:sz w:val="24"/>
          <w:szCs w:val="24"/>
        </w:rPr>
        <w:t>1</w:t>
      </w:r>
      <w:r w:rsidR="007767BB" w:rsidRPr="00696146">
        <w:rPr>
          <w:rFonts w:ascii="Times New Roman" w:hAnsi="Times New Roman" w:cs="Times New Roman"/>
          <w:sz w:val="24"/>
          <w:szCs w:val="24"/>
        </w:rPr>
        <w:t>2</w:t>
      </w:r>
      <w:r w:rsidRPr="00696146">
        <w:rPr>
          <w:rFonts w:ascii="Times New Roman" w:hAnsi="Times New Roman" w:cs="Times New Roman"/>
          <w:sz w:val="24"/>
          <w:szCs w:val="24"/>
        </w:rPr>
        <w:t>. Plots of the three-way interactions</w:t>
      </w:r>
      <w:r w:rsidR="005D6BF0" w:rsidRPr="00696146">
        <w:rPr>
          <w:rFonts w:ascii="Times New Roman" w:hAnsi="Times New Roman" w:cs="Times New Roman"/>
          <w:sz w:val="24"/>
          <w:szCs w:val="24"/>
        </w:rPr>
        <w:t xml:space="preserve"> between an index of latitude, elevation, and the other predictor variables of interest (Table 2) on the median expected number of species (black line) belonging to each guild (</w:t>
      </w:r>
      <w:r w:rsidR="008A13DF" w:rsidRPr="00696146">
        <w:rPr>
          <w:rFonts w:ascii="Times New Roman" w:hAnsi="Times New Roman" w:cs="Times New Roman"/>
          <w:sz w:val="24"/>
          <w:szCs w:val="24"/>
        </w:rPr>
        <w:t xml:space="preserve">see Appendix A for guild designations and associated forest </w:t>
      </w:r>
      <w:r w:rsidR="008A13DF" w:rsidRPr="00696146">
        <w:rPr>
          <w:rFonts w:ascii="Times New Roman" w:hAnsi="Times New Roman" w:cs="Times New Roman"/>
          <w:sz w:val="24"/>
          <w:szCs w:val="24"/>
        </w:rPr>
        <w:lastRenderedPageBreak/>
        <w:t>songbird species</w:t>
      </w:r>
      <w:r w:rsidR="005D6BF0" w:rsidRPr="00696146">
        <w:rPr>
          <w:rFonts w:ascii="Times New Roman" w:hAnsi="Times New Roman" w:cs="Times New Roman"/>
          <w:sz w:val="24"/>
          <w:szCs w:val="24"/>
        </w:rPr>
        <w:t xml:space="preserve">), with 95% credible intervals (gray shading). The predictor variables are scaled, such that zero is the mean value, and reflect the range of the data. 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sidRPr="00696146">
        <w:rPr>
          <w:rFonts w:ascii="Times New Roman" w:hAnsi="Times New Roman" w:cs="Times New Roman"/>
          <w:sz w:val="24"/>
          <w:szCs w:val="24"/>
        </w:rPr>
        <w:t xml:space="preserve">across all sampling sites in the Hubbard Brook Experimental Forest (14.3°C), Monongahela National Forest (16.3°C), and the </w:t>
      </w:r>
      <w:r w:rsidR="003D466F" w:rsidRPr="00696146">
        <w:rPr>
          <w:rFonts w:ascii="Times New Roman" w:hAnsi="Times New Roman" w:cs="Times New Roman"/>
          <w:sz w:val="24"/>
          <w:szCs w:val="24"/>
        </w:rPr>
        <w:t>2</w:t>
      </w:r>
      <w:r w:rsidR="00D431D8" w:rsidRPr="00696146">
        <w:rPr>
          <w:rFonts w:ascii="Times New Roman" w:hAnsi="Times New Roman" w:cs="Times New Roman"/>
          <w:sz w:val="24"/>
          <w:szCs w:val="24"/>
        </w:rPr>
        <w:t xml:space="preserve"> North Carolina National Forests (18.6°C), respectively</w:t>
      </w:r>
      <w:r w:rsidR="005D6BF0" w:rsidRPr="00696146">
        <w:rPr>
          <w:rFonts w:ascii="Times New Roman" w:hAnsi="Times New Roman" w:cs="Times New Roman"/>
          <w:sz w:val="24"/>
          <w:szCs w:val="24"/>
        </w:rPr>
        <w:t>. Meanwhile, the low, mid, and high elevation (elev) plot columns correspond respectively to the 15</w:t>
      </w:r>
      <w:r w:rsidR="005D6BF0" w:rsidRPr="00696146">
        <w:rPr>
          <w:rFonts w:ascii="Times New Roman" w:hAnsi="Times New Roman" w:cs="Times New Roman"/>
          <w:sz w:val="24"/>
          <w:szCs w:val="24"/>
          <w:vertAlign w:val="superscript"/>
        </w:rPr>
        <w:t>th</w:t>
      </w:r>
      <w:r w:rsidR="005D6BF0" w:rsidRPr="00696146">
        <w:rPr>
          <w:rFonts w:ascii="Times New Roman" w:hAnsi="Times New Roman" w:cs="Times New Roman"/>
          <w:sz w:val="24"/>
          <w:szCs w:val="24"/>
        </w:rPr>
        <w:t>, 50</w:t>
      </w:r>
      <w:r w:rsidR="005D6BF0" w:rsidRPr="00696146">
        <w:rPr>
          <w:rFonts w:ascii="Times New Roman" w:hAnsi="Times New Roman" w:cs="Times New Roman"/>
          <w:sz w:val="24"/>
          <w:szCs w:val="24"/>
          <w:vertAlign w:val="superscript"/>
        </w:rPr>
        <w:t>th</w:t>
      </w:r>
      <w:r w:rsidR="005D6BF0" w:rsidRPr="00696146">
        <w:rPr>
          <w:rFonts w:ascii="Times New Roman" w:hAnsi="Times New Roman" w:cs="Times New Roman"/>
          <w:sz w:val="24"/>
          <w:szCs w:val="24"/>
        </w:rPr>
        <w:t>, and 85</w:t>
      </w:r>
      <w:r w:rsidR="005D6BF0" w:rsidRPr="00696146">
        <w:rPr>
          <w:rFonts w:ascii="Times New Roman" w:hAnsi="Times New Roman" w:cs="Times New Roman"/>
          <w:sz w:val="24"/>
          <w:szCs w:val="24"/>
          <w:vertAlign w:val="superscript"/>
        </w:rPr>
        <w:t>th</w:t>
      </w:r>
      <w:r w:rsidR="005D6BF0" w:rsidRPr="00696146">
        <w:rPr>
          <w:rFonts w:ascii="Times New Roman" w:hAnsi="Times New Roman" w:cs="Times New Roman"/>
          <w:sz w:val="24"/>
          <w:szCs w:val="24"/>
        </w:rPr>
        <w:t xml:space="preserve"> percentiles of the elevation data across all sampling sites within the Hubbard Brook Experimental Forest (north</w:t>
      </w:r>
      <w:r w:rsidR="00D431D8" w:rsidRPr="00696146">
        <w:rPr>
          <w:rFonts w:ascii="Times New Roman" w:hAnsi="Times New Roman" w:cs="Times New Roman"/>
          <w:sz w:val="24"/>
          <w:szCs w:val="24"/>
        </w:rPr>
        <w:t>; low elev = 461.4 m, mid elev = 609.1 m, high elev = 773.1 m</w:t>
      </w:r>
      <w:r w:rsidR="005D6BF0" w:rsidRPr="00696146">
        <w:rPr>
          <w:rFonts w:ascii="Times New Roman" w:hAnsi="Times New Roman" w:cs="Times New Roman"/>
          <w:sz w:val="24"/>
          <w:szCs w:val="24"/>
        </w:rPr>
        <w:t>), Monongahela National Forest (central</w:t>
      </w:r>
      <w:r w:rsidR="00D431D8" w:rsidRPr="00696146">
        <w:rPr>
          <w:rFonts w:ascii="Times New Roman" w:hAnsi="Times New Roman" w:cs="Times New Roman"/>
          <w:sz w:val="24"/>
          <w:szCs w:val="24"/>
        </w:rPr>
        <w:t>; low elev = 706.7 m, mid elev = 927.3 m, high elev = 1226.4 m</w:t>
      </w:r>
      <w:r w:rsidR="005D6BF0" w:rsidRPr="00696146">
        <w:rPr>
          <w:rFonts w:ascii="Times New Roman" w:hAnsi="Times New Roman" w:cs="Times New Roman"/>
          <w:sz w:val="24"/>
          <w:szCs w:val="24"/>
        </w:rPr>
        <w:t xml:space="preserve">), or the </w:t>
      </w:r>
      <w:r w:rsidR="003D466F" w:rsidRPr="00696146">
        <w:rPr>
          <w:rFonts w:ascii="Times New Roman" w:hAnsi="Times New Roman" w:cs="Times New Roman"/>
          <w:sz w:val="24"/>
          <w:szCs w:val="24"/>
        </w:rPr>
        <w:t>2</w:t>
      </w:r>
      <w:r w:rsidR="005D6BF0" w:rsidRPr="00696146">
        <w:rPr>
          <w:rFonts w:ascii="Times New Roman" w:hAnsi="Times New Roman" w:cs="Times New Roman"/>
          <w:sz w:val="24"/>
          <w:szCs w:val="24"/>
        </w:rPr>
        <w:t xml:space="preserve"> North Carolina National Forests (south</w:t>
      </w:r>
      <w:r w:rsidR="00D431D8" w:rsidRPr="00696146">
        <w:rPr>
          <w:rFonts w:ascii="Times New Roman" w:hAnsi="Times New Roman" w:cs="Times New Roman"/>
          <w:sz w:val="24"/>
          <w:szCs w:val="24"/>
        </w:rPr>
        <w:t>; low elev = 546.4 m, mid elev = 977.4 m, high elev = 1566.3 m</w:t>
      </w:r>
      <w:r w:rsidR="005D6BF0" w:rsidRPr="00696146">
        <w:rPr>
          <w:rFonts w:ascii="Times New Roman" w:hAnsi="Times New Roman" w:cs="Times New Roman"/>
          <w:sz w:val="24"/>
          <w:szCs w:val="24"/>
        </w:rPr>
        <w:t>).</w:t>
      </w: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Pr="00696146" w:rsidRDefault="005C5E6D" w:rsidP="00846141">
      <w:pPr>
        <w:spacing w:after="0" w:line="276" w:lineRule="auto"/>
        <w:rPr>
          <w:rFonts w:ascii="Times New Roman" w:hAnsi="Times New Roman" w:cs="Times New Roman"/>
          <w:sz w:val="24"/>
          <w:szCs w:val="24"/>
        </w:rPr>
      </w:pPr>
    </w:p>
    <w:p w14:paraId="2E5F4FA7" w14:textId="099C0013" w:rsidR="00AF595F" w:rsidRPr="00696146" w:rsidRDefault="00AF595F"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br w:type="page"/>
      </w:r>
    </w:p>
    <w:p w14:paraId="1AE796D5" w14:textId="77777777" w:rsidR="00AF595F" w:rsidRPr="00696146" w:rsidRDefault="00AF595F" w:rsidP="00846141">
      <w:pPr>
        <w:spacing w:after="0" w:line="276" w:lineRule="auto"/>
        <w:rPr>
          <w:rFonts w:ascii="Times New Roman" w:hAnsi="Times New Roman" w:cs="Times New Roman"/>
          <w:sz w:val="24"/>
          <w:szCs w:val="24"/>
        </w:rPr>
        <w:sectPr w:rsidR="00AF595F" w:rsidRPr="00696146">
          <w:pgSz w:w="12240" w:h="15840"/>
          <w:pgMar w:top="1440" w:right="1440" w:bottom="1440" w:left="1440" w:header="720" w:footer="720" w:gutter="0"/>
          <w:cols w:space="720"/>
          <w:docGrid w:linePitch="360"/>
        </w:sectPr>
      </w:pPr>
    </w:p>
    <w:p w14:paraId="7035A38C" w14:textId="7CB08309"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Pr="00696146" w:rsidRDefault="00634AFC" w:rsidP="00846141">
      <w:pPr>
        <w:spacing w:after="0" w:line="276" w:lineRule="auto"/>
        <w:rPr>
          <w:rFonts w:ascii="Times New Roman" w:hAnsi="Times New Roman" w:cs="Times New Roman"/>
          <w:sz w:val="24"/>
          <w:szCs w:val="24"/>
        </w:rPr>
      </w:pPr>
    </w:p>
    <w:p w14:paraId="25C8E524" w14:textId="270B6D4C" w:rsidR="00634AFC" w:rsidRPr="00696146" w:rsidRDefault="00634AFC" w:rsidP="00846141">
      <w:pPr>
        <w:spacing w:after="0" w:line="276" w:lineRule="auto"/>
        <w:rPr>
          <w:rFonts w:ascii="Times New Roman" w:hAnsi="Times New Roman" w:cs="Times New Roman"/>
          <w:sz w:val="24"/>
          <w:szCs w:val="24"/>
        </w:rPr>
      </w:pPr>
    </w:p>
    <w:p w14:paraId="7C6CC091" w14:textId="73247136" w:rsidR="00634AFC" w:rsidRPr="00696146" w:rsidRDefault="00634AFC" w:rsidP="00846141">
      <w:pPr>
        <w:spacing w:after="0" w:line="276" w:lineRule="auto"/>
        <w:rPr>
          <w:rFonts w:ascii="Times New Roman" w:hAnsi="Times New Roman" w:cs="Times New Roman"/>
          <w:sz w:val="24"/>
          <w:szCs w:val="24"/>
        </w:rPr>
      </w:pPr>
    </w:p>
    <w:p w14:paraId="58180C3E" w14:textId="23F497F3" w:rsidR="00634AFC" w:rsidRPr="00696146" w:rsidRDefault="00AA6AAE"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Pr="00696146" w:rsidRDefault="00634AFC" w:rsidP="00846141">
      <w:pPr>
        <w:spacing w:after="0" w:line="276" w:lineRule="auto"/>
        <w:rPr>
          <w:rFonts w:ascii="Times New Roman" w:hAnsi="Times New Roman" w:cs="Times New Roman"/>
          <w:sz w:val="24"/>
          <w:szCs w:val="24"/>
        </w:rPr>
      </w:pPr>
    </w:p>
    <w:p w14:paraId="53142408" w14:textId="46B71B94" w:rsidR="00634AFC" w:rsidRPr="00696146" w:rsidRDefault="00634AFC" w:rsidP="00846141">
      <w:pPr>
        <w:spacing w:after="0" w:line="276" w:lineRule="auto"/>
        <w:rPr>
          <w:rFonts w:ascii="Times New Roman" w:hAnsi="Times New Roman" w:cs="Times New Roman"/>
          <w:sz w:val="24"/>
          <w:szCs w:val="24"/>
        </w:rPr>
      </w:pPr>
    </w:p>
    <w:p w14:paraId="79A9C571" w14:textId="0108879A" w:rsidR="00634AFC" w:rsidRPr="00696146" w:rsidRDefault="00634AFC" w:rsidP="00846141">
      <w:pPr>
        <w:spacing w:after="0" w:line="276" w:lineRule="auto"/>
        <w:rPr>
          <w:rFonts w:ascii="Times New Roman" w:hAnsi="Times New Roman" w:cs="Times New Roman"/>
          <w:sz w:val="24"/>
          <w:szCs w:val="24"/>
        </w:rPr>
      </w:pPr>
    </w:p>
    <w:p w14:paraId="3F46C2B0" w14:textId="24D580EE"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Pr="00696146" w:rsidRDefault="00634AFC" w:rsidP="00846141">
      <w:pPr>
        <w:spacing w:after="0" w:line="276" w:lineRule="auto"/>
        <w:rPr>
          <w:rFonts w:ascii="Times New Roman" w:hAnsi="Times New Roman" w:cs="Times New Roman"/>
          <w:sz w:val="24"/>
          <w:szCs w:val="24"/>
        </w:rPr>
      </w:pPr>
    </w:p>
    <w:p w14:paraId="63742ABA" w14:textId="7A97FF87" w:rsidR="00634AFC" w:rsidRPr="00696146" w:rsidRDefault="00634AFC" w:rsidP="00846141">
      <w:pPr>
        <w:spacing w:after="0" w:line="276" w:lineRule="auto"/>
        <w:rPr>
          <w:rFonts w:ascii="Times New Roman" w:hAnsi="Times New Roman" w:cs="Times New Roman"/>
          <w:sz w:val="24"/>
          <w:szCs w:val="24"/>
        </w:rPr>
      </w:pPr>
    </w:p>
    <w:p w14:paraId="3432D5B4" w14:textId="46E1606B" w:rsidR="00634AFC" w:rsidRPr="00696146" w:rsidRDefault="00634AFC" w:rsidP="00846141">
      <w:pPr>
        <w:spacing w:after="0" w:line="276" w:lineRule="auto"/>
        <w:rPr>
          <w:rFonts w:ascii="Times New Roman" w:hAnsi="Times New Roman" w:cs="Times New Roman"/>
          <w:sz w:val="24"/>
          <w:szCs w:val="24"/>
        </w:rPr>
      </w:pPr>
    </w:p>
    <w:p w14:paraId="4F3CC0D6" w14:textId="64C8D7CA" w:rsidR="00634AFC"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Pr="00696146" w:rsidRDefault="00634AFC" w:rsidP="00846141">
      <w:pPr>
        <w:spacing w:after="0" w:line="276" w:lineRule="auto"/>
        <w:rPr>
          <w:rFonts w:ascii="Times New Roman" w:hAnsi="Times New Roman" w:cs="Times New Roman"/>
          <w:sz w:val="24"/>
          <w:szCs w:val="24"/>
        </w:rPr>
      </w:pPr>
    </w:p>
    <w:p w14:paraId="5F517722" w14:textId="535436B5" w:rsidR="00634AFC" w:rsidRPr="00696146" w:rsidRDefault="00634AFC" w:rsidP="00846141">
      <w:pPr>
        <w:spacing w:after="0" w:line="276" w:lineRule="auto"/>
        <w:rPr>
          <w:rFonts w:ascii="Times New Roman" w:hAnsi="Times New Roman" w:cs="Times New Roman"/>
          <w:sz w:val="24"/>
          <w:szCs w:val="24"/>
        </w:rPr>
      </w:pPr>
    </w:p>
    <w:p w14:paraId="60C3920C" w14:textId="49C6BD76" w:rsidR="00634AFC" w:rsidRPr="00696146" w:rsidRDefault="00634AFC" w:rsidP="00846141">
      <w:pPr>
        <w:spacing w:after="0" w:line="276" w:lineRule="auto"/>
        <w:rPr>
          <w:rFonts w:ascii="Times New Roman" w:hAnsi="Times New Roman" w:cs="Times New Roman"/>
          <w:sz w:val="24"/>
          <w:szCs w:val="24"/>
        </w:rPr>
      </w:pPr>
    </w:p>
    <w:p w14:paraId="685F2F4E" w14:textId="70B7675E" w:rsidR="00634AFC"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Pr="00696146" w:rsidRDefault="00634AFC" w:rsidP="00846141">
      <w:pPr>
        <w:spacing w:after="0" w:line="276" w:lineRule="auto"/>
        <w:rPr>
          <w:rFonts w:ascii="Times New Roman" w:hAnsi="Times New Roman" w:cs="Times New Roman"/>
          <w:sz w:val="24"/>
          <w:szCs w:val="24"/>
        </w:rPr>
      </w:pPr>
    </w:p>
    <w:p w14:paraId="5810CAA9" w14:textId="173B8891" w:rsidR="00634AFC" w:rsidRPr="00696146" w:rsidRDefault="00634AFC" w:rsidP="00846141">
      <w:pPr>
        <w:spacing w:after="0" w:line="276" w:lineRule="auto"/>
        <w:rPr>
          <w:rFonts w:ascii="Times New Roman" w:hAnsi="Times New Roman" w:cs="Times New Roman"/>
          <w:sz w:val="24"/>
          <w:szCs w:val="24"/>
        </w:rPr>
      </w:pPr>
    </w:p>
    <w:p w14:paraId="61F2EDFA" w14:textId="3FA07EB7" w:rsidR="00634AFC" w:rsidRPr="00696146" w:rsidRDefault="00634AFC" w:rsidP="00846141">
      <w:pPr>
        <w:spacing w:after="0" w:line="276" w:lineRule="auto"/>
        <w:rPr>
          <w:rFonts w:ascii="Times New Roman" w:hAnsi="Times New Roman" w:cs="Times New Roman"/>
          <w:sz w:val="24"/>
          <w:szCs w:val="24"/>
        </w:rPr>
      </w:pPr>
    </w:p>
    <w:p w14:paraId="375102C0" w14:textId="33A7956D"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Pr="00696146" w:rsidRDefault="00D82E1A" w:rsidP="00846141">
      <w:pPr>
        <w:spacing w:after="0" w:line="276" w:lineRule="auto"/>
        <w:rPr>
          <w:rFonts w:ascii="Times New Roman" w:hAnsi="Times New Roman" w:cs="Times New Roman"/>
          <w:sz w:val="24"/>
          <w:szCs w:val="24"/>
        </w:rPr>
      </w:pPr>
    </w:p>
    <w:p w14:paraId="3D737E1D" w14:textId="12B9FAC6" w:rsidR="00D82E1A" w:rsidRPr="00696146" w:rsidRDefault="00D82E1A" w:rsidP="00846141">
      <w:pPr>
        <w:spacing w:after="0" w:line="276" w:lineRule="auto"/>
        <w:rPr>
          <w:rFonts w:ascii="Times New Roman" w:hAnsi="Times New Roman" w:cs="Times New Roman"/>
          <w:sz w:val="24"/>
          <w:szCs w:val="24"/>
        </w:rPr>
      </w:pPr>
    </w:p>
    <w:p w14:paraId="03D6486A" w14:textId="4EA4ACC0" w:rsidR="00D82E1A" w:rsidRPr="00696146" w:rsidRDefault="00D82E1A" w:rsidP="00846141">
      <w:pPr>
        <w:spacing w:after="0" w:line="276" w:lineRule="auto"/>
        <w:rPr>
          <w:rFonts w:ascii="Times New Roman" w:hAnsi="Times New Roman" w:cs="Times New Roman"/>
          <w:sz w:val="24"/>
          <w:szCs w:val="24"/>
        </w:rPr>
      </w:pPr>
    </w:p>
    <w:p w14:paraId="1E841BF7" w14:textId="4E10E1C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Pr="00696146" w:rsidRDefault="00D82E1A" w:rsidP="00846141">
      <w:pPr>
        <w:spacing w:after="0" w:line="276" w:lineRule="auto"/>
        <w:rPr>
          <w:rFonts w:ascii="Times New Roman" w:hAnsi="Times New Roman" w:cs="Times New Roman"/>
          <w:sz w:val="24"/>
          <w:szCs w:val="24"/>
        </w:rPr>
      </w:pPr>
    </w:p>
    <w:p w14:paraId="43AAD4AC" w14:textId="0BAD9664" w:rsidR="00D82E1A" w:rsidRPr="00696146" w:rsidRDefault="00D82E1A" w:rsidP="00846141">
      <w:pPr>
        <w:spacing w:after="0" w:line="276" w:lineRule="auto"/>
        <w:rPr>
          <w:rFonts w:ascii="Times New Roman" w:hAnsi="Times New Roman" w:cs="Times New Roman"/>
          <w:sz w:val="24"/>
          <w:szCs w:val="24"/>
        </w:rPr>
      </w:pPr>
    </w:p>
    <w:p w14:paraId="1D6F2DE2" w14:textId="4D3FE961" w:rsidR="00D82E1A" w:rsidRPr="00696146" w:rsidRDefault="00D82E1A" w:rsidP="00846141">
      <w:pPr>
        <w:spacing w:after="0" w:line="276" w:lineRule="auto"/>
        <w:rPr>
          <w:rFonts w:ascii="Times New Roman" w:hAnsi="Times New Roman" w:cs="Times New Roman"/>
          <w:sz w:val="24"/>
          <w:szCs w:val="24"/>
        </w:rPr>
      </w:pPr>
    </w:p>
    <w:p w14:paraId="27E90382" w14:textId="341C9BF6"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Pr="00696146" w:rsidRDefault="00634AFC" w:rsidP="00846141">
      <w:pPr>
        <w:spacing w:after="0" w:line="276" w:lineRule="auto"/>
        <w:rPr>
          <w:rFonts w:ascii="Times New Roman" w:hAnsi="Times New Roman" w:cs="Times New Roman"/>
          <w:sz w:val="24"/>
          <w:szCs w:val="24"/>
        </w:rPr>
      </w:pPr>
    </w:p>
    <w:p w14:paraId="1BC50BB7" w14:textId="715F3DAD" w:rsidR="00D82E1A" w:rsidRPr="00696146" w:rsidRDefault="00D82E1A" w:rsidP="00846141">
      <w:pPr>
        <w:spacing w:after="0" w:line="276" w:lineRule="auto"/>
        <w:rPr>
          <w:rFonts w:ascii="Times New Roman" w:hAnsi="Times New Roman" w:cs="Times New Roman"/>
          <w:sz w:val="24"/>
          <w:szCs w:val="24"/>
        </w:rPr>
      </w:pPr>
    </w:p>
    <w:p w14:paraId="6DCDF9A6" w14:textId="11EF536A" w:rsidR="00D82E1A" w:rsidRPr="00696146" w:rsidRDefault="00D82E1A" w:rsidP="00846141">
      <w:pPr>
        <w:spacing w:after="0" w:line="276" w:lineRule="auto"/>
        <w:rPr>
          <w:rFonts w:ascii="Times New Roman" w:hAnsi="Times New Roman" w:cs="Times New Roman"/>
          <w:sz w:val="24"/>
          <w:szCs w:val="24"/>
        </w:rPr>
      </w:pPr>
    </w:p>
    <w:p w14:paraId="255FB199" w14:textId="1E8ABAE3"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Pr="00696146" w:rsidRDefault="00D82E1A" w:rsidP="00846141">
      <w:pPr>
        <w:spacing w:after="0" w:line="276" w:lineRule="auto"/>
        <w:rPr>
          <w:rFonts w:ascii="Times New Roman" w:hAnsi="Times New Roman" w:cs="Times New Roman"/>
          <w:sz w:val="24"/>
          <w:szCs w:val="24"/>
        </w:rPr>
      </w:pPr>
    </w:p>
    <w:p w14:paraId="76871C58" w14:textId="38574099" w:rsidR="00D82E1A" w:rsidRPr="00696146" w:rsidRDefault="00D82E1A" w:rsidP="00846141">
      <w:pPr>
        <w:spacing w:after="0" w:line="276" w:lineRule="auto"/>
        <w:rPr>
          <w:rFonts w:ascii="Times New Roman" w:hAnsi="Times New Roman" w:cs="Times New Roman"/>
          <w:sz w:val="24"/>
          <w:szCs w:val="24"/>
        </w:rPr>
      </w:pPr>
    </w:p>
    <w:p w14:paraId="06560554" w14:textId="2D170F87" w:rsidR="00D82E1A" w:rsidRPr="00696146" w:rsidRDefault="00D82E1A" w:rsidP="00846141">
      <w:pPr>
        <w:spacing w:after="0" w:line="276" w:lineRule="auto"/>
        <w:rPr>
          <w:rFonts w:ascii="Times New Roman" w:hAnsi="Times New Roman" w:cs="Times New Roman"/>
          <w:sz w:val="24"/>
          <w:szCs w:val="24"/>
        </w:rPr>
      </w:pPr>
    </w:p>
    <w:p w14:paraId="68BB87BB" w14:textId="1CB742E0"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Pr="00696146" w:rsidRDefault="00D82E1A" w:rsidP="00846141">
      <w:pPr>
        <w:spacing w:after="0" w:line="276" w:lineRule="auto"/>
        <w:rPr>
          <w:rFonts w:ascii="Times New Roman" w:hAnsi="Times New Roman" w:cs="Times New Roman"/>
          <w:sz w:val="24"/>
          <w:szCs w:val="24"/>
        </w:rPr>
      </w:pPr>
    </w:p>
    <w:p w14:paraId="251B5D6A" w14:textId="25DB7D42" w:rsidR="00D82E1A" w:rsidRPr="00696146" w:rsidRDefault="00D82E1A" w:rsidP="00846141">
      <w:pPr>
        <w:spacing w:after="0" w:line="276" w:lineRule="auto"/>
        <w:rPr>
          <w:rFonts w:ascii="Times New Roman" w:hAnsi="Times New Roman" w:cs="Times New Roman"/>
          <w:sz w:val="24"/>
          <w:szCs w:val="24"/>
        </w:rPr>
      </w:pPr>
    </w:p>
    <w:p w14:paraId="706106F8" w14:textId="77777777" w:rsidR="00D82E1A" w:rsidRPr="00696146" w:rsidRDefault="00D82E1A" w:rsidP="00846141">
      <w:pPr>
        <w:spacing w:after="0" w:line="276" w:lineRule="auto"/>
        <w:rPr>
          <w:rFonts w:ascii="Times New Roman" w:hAnsi="Times New Roman" w:cs="Times New Roman"/>
          <w:sz w:val="24"/>
          <w:szCs w:val="24"/>
        </w:rPr>
      </w:pPr>
    </w:p>
    <w:p w14:paraId="172A39C5" w14:textId="440D7589"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Pr="00696146" w:rsidRDefault="00D82E1A" w:rsidP="00846141">
      <w:pPr>
        <w:spacing w:after="0" w:line="276" w:lineRule="auto"/>
        <w:rPr>
          <w:rFonts w:ascii="Times New Roman" w:hAnsi="Times New Roman" w:cs="Times New Roman"/>
          <w:sz w:val="24"/>
          <w:szCs w:val="24"/>
        </w:rPr>
      </w:pPr>
    </w:p>
    <w:p w14:paraId="04813298" w14:textId="77777777" w:rsidR="00D82E1A" w:rsidRPr="00696146" w:rsidRDefault="00D82E1A" w:rsidP="00846141">
      <w:pPr>
        <w:spacing w:after="0" w:line="276" w:lineRule="auto"/>
        <w:rPr>
          <w:rFonts w:ascii="Times New Roman" w:hAnsi="Times New Roman" w:cs="Times New Roman"/>
          <w:sz w:val="24"/>
          <w:szCs w:val="24"/>
        </w:rPr>
      </w:pPr>
    </w:p>
    <w:p w14:paraId="741996FD" w14:textId="77777777" w:rsidR="00D82E1A" w:rsidRPr="00696146" w:rsidRDefault="00D82E1A" w:rsidP="00846141">
      <w:pPr>
        <w:spacing w:after="0" w:line="276" w:lineRule="auto"/>
        <w:rPr>
          <w:rFonts w:ascii="Times New Roman" w:hAnsi="Times New Roman" w:cs="Times New Roman"/>
          <w:sz w:val="24"/>
          <w:szCs w:val="24"/>
        </w:rPr>
      </w:pPr>
    </w:p>
    <w:p w14:paraId="0051FB99" w14:textId="21315D4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Pr="00696146" w:rsidRDefault="00D82E1A" w:rsidP="00846141">
      <w:pPr>
        <w:spacing w:after="0" w:line="276" w:lineRule="auto"/>
        <w:rPr>
          <w:rFonts w:ascii="Times New Roman" w:hAnsi="Times New Roman" w:cs="Times New Roman"/>
          <w:sz w:val="24"/>
          <w:szCs w:val="24"/>
        </w:rPr>
      </w:pPr>
    </w:p>
    <w:p w14:paraId="26879121" w14:textId="77777777" w:rsidR="00D82E1A" w:rsidRPr="00696146" w:rsidRDefault="00D82E1A" w:rsidP="00846141">
      <w:pPr>
        <w:spacing w:after="0" w:line="276" w:lineRule="auto"/>
        <w:rPr>
          <w:rFonts w:ascii="Times New Roman" w:hAnsi="Times New Roman" w:cs="Times New Roman"/>
          <w:sz w:val="24"/>
          <w:szCs w:val="24"/>
        </w:rPr>
      </w:pPr>
    </w:p>
    <w:p w14:paraId="176BEF69" w14:textId="77777777" w:rsidR="00D82E1A" w:rsidRPr="00696146" w:rsidRDefault="00D82E1A" w:rsidP="00846141">
      <w:pPr>
        <w:spacing w:after="0" w:line="276" w:lineRule="auto"/>
        <w:rPr>
          <w:rFonts w:ascii="Times New Roman" w:hAnsi="Times New Roman" w:cs="Times New Roman"/>
          <w:sz w:val="24"/>
          <w:szCs w:val="24"/>
        </w:rPr>
      </w:pPr>
    </w:p>
    <w:p w14:paraId="1218F472" w14:textId="6A538517"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Pr="00696146" w:rsidRDefault="00D82E1A" w:rsidP="00846141">
      <w:pPr>
        <w:spacing w:after="0" w:line="276" w:lineRule="auto"/>
        <w:rPr>
          <w:rFonts w:ascii="Times New Roman" w:hAnsi="Times New Roman" w:cs="Times New Roman"/>
          <w:sz w:val="24"/>
          <w:szCs w:val="24"/>
        </w:rPr>
      </w:pPr>
    </w:p>
    <w:p w14:paraId="46689D40" w14:textId="77777777" w:rsidR="00D82E1A" w:rsidRPr="00696146" w:rsidRDefault="00D82E1A" w:rsidP="00846141">
      <w:pPr>
        <w:spacing w:after="0" w:line="276" w:lineRule="auto"/>
        <w:rPr>
          <w:rFonts w:ascii="Times New Roman" w:hAnsi="Times New Roman" w:cs="Times New Roman"/>
          <w:sz w:val="24"/>
          <w:szCs w:val="24"/>
        </w:rPr>
      </w:pPr>
    </w:p>
    <w:p w14:paraId="6FF7FFC8" w14:textId="77777777" w:rsidR="00D82E1A" w:rsidRPr="00696146" w:rsidRDefault="00D82E1A" w:rsidP="00846141">
      <w:pPr>
        <w:spacing w:after="0" w:line="276" w:lineRule="auto"/>
        <w:rPr>
          <w:rFonts w:ascii="Times New Roman" w:hAnsi="Times New Roman" w:cs="Times New Roman"/>
          <w:sz w:val="24"/>
          <w:szCs w:val="24"/>
        </w:rPr>
      </w:pPr>
    </w:p>
    <w:p w14:paraId="622D00E8" w14:textId="28C69282"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Pr="00696146" w:rsidRDefault="00D82E1A" w:rsidP="00846141">
      <w:pPr>
        <w:spacing w:after="0" w:line="276" w:lineRule="auto"/>
        <w:rPr>
          <w:rFonts w:ascii="Times New Roman" w:hAnsi="Times New Roman" w:cs="Times New Roman"/>
          <w:sz w:val="24"/>
          <w:szCs w:val="24"/>
        </w:rPr>
      </w:pPr>
    </w:p>
    <w:p w14:paraId="32B7A291" w14:textId="77777777" w:rsidR="00D82E1A" w:rsidRPr="00696146" w:rsidRDefault="00D82E1A" w:rsidP="00846141">
      <w:pPr>
        <w:spacing w:after="0" w:line="276" w:lineRule="auto"/>
        <w:rPr>
          <w:rFonts w:ascii="Times New Roman" w:hAnsi="Times New Roman" w:cs="Times New Roman"/>
          <w:sz w:val="24"/>
          <w:szCs w:val="24"/>
        </w:rPr>
      </w:pPr>
    </w:p>
    <w:p w14:paraId="5A9059B6" w14:textId="77777777" w:rsidR="00D82E1A" w:rsidRPr="00696146" w:rsidRDefault="00D82E1A" w:rsidP="00846141">
      <w:pPr>
        <w:spacing w:after="0" w:line="276" w:lineRule="auto"/>
        <w:rPr>
          <w:rFonts w:ascii="Times New Roman" w:hAnsi="Times New Roman" w:cs="Times New Roman"/>
          <w:sz w:val="24"/>
          <w:szCs w:val="24"/>
        </w:rPr>
      </w:pPr>
    </w:p>
    <w:p w14:paraId="0386145E" w14:textId="0E5F9F91" w:rsidR="00D82E1A" w:rsidRPr="00696146" w:rsidRDefault="00D82E1A"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Pr="00696146" w:rsidRDefault="00D82E1A" w:rsidP="00846141">
      <w:pPr>
        <w:spacing w:after="0" w:line="276" w:lineRule="auto"/>
        <w:rPr>
          <w:rFonts w:ascii="Times New Roman" w:hAnsi="Times New Roman" w:cs="Times New Roman"/>
          <w:sz w:val="24"/>
          <w:szCs w:val="24"/>
        </w:rPr>
      </w:pPr>
    </w:p>
    <w:p w14:paraId="7599EAA2" w14:textId="77777777" w:rsidR="00D82E1A" w:rsidRPr="00696146" w:rsidRDefault="00D82E1A" w:rsidP="00846141">
      <w:pPr>
        <w:spacing w:after="0" w:line="276" w:lineRule="auto"/>
        <w:rPr>
          <w:rFonts w:ascii="Times New Roman" w:hAnsi="Times New Roman" w:cs="Times New Roman"/>
          <w:sz w:val="24"/>
          <w:szCs w:val="24"/>
        </w:rPr>
      </w:pPr>
    </w:p>
    <w:p w14:paraId="0EC6E3F0" w14:textId="77777777" w:rsidR="00D82E1A" w:rsidRPr="00696146" w:rsidRDefault="00D82E1A" w:rsidP="00846141">
      <w:pPr>
        <w:spacing w:after="0" w:line="276" w:lineRule="auto"/>
        <w:rPr>
          <w:rFonts w:ascii="Times New Roman" w:hAnsi="Times New Roman" w:cs="Times New Roman"/>
          <w:sz w:val="24"/>
          <w:szCs w:val="24"/>
        </w:rPr>
      </w:pPr>
    </w:p>
    <w:p w14:paraId="0375D56C" w14:textId="0A66DE83" w:rsidR="00D82E1A" w:rsidRPr="00696146" w:rsidRDefault="00B90216" w:rsidP="00846141">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Pr="00696146" w:rsidRDefault="00D82E1A" w:rsidP="00846141">
      <w:pPr>
        <w:spacing w:after="0" w:line="276" w:lineRule="auto"/>
        <w:rPr>
          <w:rFonts w:ascii="Times New Roman" w:hAnsi="Times New Roman" w:cs="Times New Roman"/>
          <w:sz w:val="24"/>
          <w:szCs w:val="24"/>
        </w:rPr>
      </w:pPr>
    </w:p>
    <w:p w14:paraId="7F2BB2D5" w14:textId="77777777" w:rsidR="00D82E1A" w:rsidRPr="00696146" w:rsidRDefault="00D82E1A" w:rsidP="00846141">
      <w:pPr>
        <w:spacing w:after="0" w:line="276" w:lineRule="auto"/>
        <w:rPr>
          <w:rFonts w:ascii="Times New Roman" w:hAnsi="Times New Roman" w:cs="Times New Roman"/>
          <w:sz w:val="24"/>
          <w:szCs w:val="24"/>
        </w:rPr>
      </w:pPr>
    </w:p>
    <w:p w14:paraId="23D8178B" w14:textId="0C927FA9" w:rsidR="00115F76" w:rsidRPr="00696146" w:rsidRDefault="00634AFC"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gure </w:t>
      </w:r>
      <w:r w:rsidR="006F71FF" w:rsidRPr="00696146">
        <w:rPr>
          <w:rFonts w:ascii="Times New Roman" w:hAnsi="Times New Roman" w:cs="Times New Roman"/>
          <w:sz w:val="24"/>
          <w:szCs w:val="24"/>
        </w:rPr>
        <w:t>1</w:t>
      </w:r>
      <w:r w:rsidR="007767BB" w:rsidRPr="00696146">
        <w:rPr>
          <w:rFonts w:ascii="Times New Roman" w:hAnsi="Times New Roman" w:cs="Times New Roman"/>
          <w:sz w:val="24"/>
          <w:szCs w:val="24"/>
        </w:rPr>
        <w:t>3</w:t>
      </w:r>
      <w:r w:rsidRPr="00696146">
        <w:rPr>
          <w:rFonts w:ascii="Times New Roman" w:hAnsi="Times New Roman" w:cs="Times New Roman"/>
          <w:sz w:val="24"/>
          <w:szCs w:val="24"/>
        </w:rPr>
        <w:t xml:space="preserve">. Plots of the three-way interactions between an index of latitude, elevation, and the other predictor variables of interest (Table 2) on the median expected count (i.e., abundance; portrayed by black line) for each of the focal species (Table 1), with 95% credible intervals (gray shading). The predictor variables are scaled, such that zero is the mean value, and reflect the range of the data. </w:t>
      </w:r>
      <w:r w:rsidR="006F71FF" w:rsidRPr="00696146">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18.6°C), respectively. Meanwhile, the low, mid, and high elevation (elev) plot columns correspond respectively to the 1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50</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and 8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xml:space="preserve"> percentiles of the elevation data across all sampling sites within the Hubbard Brook Experimental Forest (north; low elev = 461.4 m, mid elev = 609.1 m, high elev = 773.1 m), Monongahela National Forest (central; low elev = 706.7 m, mid elev = 927.3 m, high elev = 1226.4 m), or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south; low elev = 546.4 m, mid elev = 977.4 m, high elev = 1566.3 m). </w:t>
      </w:r>
      <w:r w:rsidRPr="00696146">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696146" w:rsidRDefault="006F71FF" w:rsidP="00846141">
      <w:pPr>
        <w:spacing w:after="0" w:line="276" w:lineRule="auto"/>
        <w:rPr>
          <w:rFonts w:ascii="Times New Roman" w:hAnsi="Times New Roman" w:cs="Times New Roman"/>
          <w:sz w:val="24"/>
          <w:szCs w:val="24"/>
        </w:rPr>
      </w:pPr>
    </w:p>
    <w:p w14:paraId="01453C33" w14:textId="77777777" w:rsidR="006F71FF" w:rsidRPr="00696146" w:rsidRDefault="006F71FF" w:rsidP="00846141">
      <w:pPr>
        <w:spacing w:after="0" w:line="276" w:lineRule="auto"/>
        <w:rPr>
          <w:rFonts w:ascii="Times New Roman" w:hAnsi="Times New Roman" w:cs="Times New Roman"/>
          <w:sz w:val="24"/>
          <w:szCs w:val="24"/>
        </w:rPr>
      </w:pPr>
    </w:p>
    <w:p w14:paraId="41923486" w14:textId="5BB67221" w:rsidR="006F71FF" w:rsidRPr="00696146" w:rsidRDefault="006F71FF" w:rsidP="00846141">
      <w:pPr>
        <w:spacing w:after="0" w:line="276" w:lineRule="auto"/>
        <w:rPr>
          <w:rFonts w:ascii="Times New Roman" w:hAnsi="Times New Roman" w:cs="Times New Roman"/>
          <w:sz w:val="24"/>
          <w:szCs w:val="24"/>
        </w:rPr>
        <w:sectPr w:rsidR="006F71FF" w:rsidRPr="00696146" w:rsidSect="00AF595F">
          <w:pgSz w:w="15840" w:h="12240" w:orient="landscape"/>
          <w:pgMar w:top="1440" w:right="1440" w:bottom="1440" w:left="1440" w:header="720" w:footer="720" w:gutter="0"/>
          <w:cols w:space="720"/>
          <w:docGrid w:linePitch="360"/>
        </w:sectPr>
      </w:pPr>
    </w:p>
    <w:p w14:paraId="201DC719" w14:textId="4E198B6F" w:rsidR="00BF1E3E" w:rsidRPr="00696146" w:rsidRDefault="00BF1E3E" w:rsidP="00200A85">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Pr="00696146" w:rsidRDefault="00BF1E3E" w:rsidP="00200A85">
      <w:pPr>
        <w:spacing w:after="0" w:line="276" w:lineRule="auto"/>
        <w:rPr>
          <w:rFonts w:ascii="Times New Roman" w:hAnsi="Times New Roman" w:cs="Times New Roman"/>
          <w:sz w:val="24"/>
          <w:szCs w:val="24"/>
        </w:rPr>
      </w:pPr>
    </w:p>
    <w:p w14:paraId="6D9035FF" w14:textId="474EBFCE" w:rsidR="00BF1E3E" w:rsidRPr="00696146" w:rsidRDefault="00BF1E3E" w:rsidP="00200A85">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Pr="00696146" w:rsidRDefault="00BF1E3E" w:rsidP="00200A85">
      <w:pPr>
        <w:spacing w:after="0" w:line="276" w:lineRule="auto"/>
        <w:rPr>
          <w:rFonts w:ascii="Times New Roman" w:hAnsi="Times New Roman" w:cs="Times New Roman"/>
          <w:sz w:val="24"/>
          <w:szCs w:val="24"/>
        </w:rPr>
      </w:pPr>
    </w:p>
    <w:p w14:paraId="18AF10FE" w14:textId="0A355886" w:rsidR="00BF1E3E" w:rsidRPr="00696146" w:rsidRDefault="00BF1E3E" w:rsidP="00200A85">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Pr="00696146" w:rsidRDefault="00BF1E3E" w:rsidP="005127DE">
      <w:pPr>
        <w:spacing w:after="0" w:line="276" w:lineRule="auto"/>
        <w:rPr>
          <w:rFonts w:ascii="Times New Roman" w:hAnsi="Times New Roman" w:cs="Times New Roman"/>
          <w:sz w:val="24"/>
          <w:szCs w:val="24"/>
        </w:rPr>
      </w:pPr>
    </w:p>
    <w:p w14:paraId="2D1CADA1" w14:textId="46B70F55" w:rsidR="00BF1E3E" w:rsidRPr="00696146" w:rsidRDefault="00BF1E3E" w:rsidP="005127DE">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Pr="00696146" w:rsidRDefault="00BF1E3E" w:rsidP="005127DE">
      <w:pPr>
        <w:spacing w:after="0" w:line="276" w:lineRule="auto"/>
        <w:rPr>
          <w:rFonts w:ascii="Times New Roman" w:hAnsi="Times New Roman" w:cs="Times New Roman"/>
          <w:sz w:val="24"/>
          <w:szCs w:val="24"/>
        </w:rPr>
      </w:pPr>
    </w:p>
    <w:p w14:paraId="3F6FC6E1" w14:textId="7EA608F8" w:rsidR="005127DE" w:rsidRPr="00696146" w:rsidRDefault="000E69F7" w:rsidP="005127DE">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Figure 14. Compilation of combined results for the three-way interactions among an index of latitude, elevation</w:t>
      </w:r>
      <w:r w:rsidR="00BE16F6" w:rsidRPr="00696146">
        <w:rPr>
          <w:rFonts w:ascii="Times New Roman" w:hAnsi="Times New Roman" w:cs="Times New Roman"/>
          <w:sz w:val="24"/>
          <w:szCs w:val="24"/>
        </w:rPr>
        <w:t>,</w:t>
      </w:r>
      <w:r w:rsidRPr="00696146">
        <w:rPr>
          <w:rFonts w:ascii="Times New Roman" w:hAnsi="Times New Roman" w:cs="Times New Roman"/>
          <w:sz w:val="24"/>
          <w:szCs w:val="24"/>
        </w:rPr>
        <w:t xml:space="preserve"> and year / SD temperature / current precipitation / previous precipitation for all guilds and focal forest songbird species.</w:t>
      </w:r>
      <w:r w:rsidR="005127DE" w:rsidRPr="00696146">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w:t>
      </w:r>
      <w:r w:rsidR="003D466F" w:rsidRPr="00696146">
        <w:rPr>
          <w:rFonts w:ascii="Times New Roman" w:hAnsi="Times New Roman" w:cs="Times New Roman"/>
          <w:sz w:val="24"/>
          <w:szCs w:val="24"/>
        </w:rPr>
        <w:t>2</w:t>
      </w:r>
      <w:r w:rsidR="005127DE" w:rsidRPr="00696146">
        <w:rPr>
          <w:rFonts w:ascii="Times New Roman" w:hAnsi="Times New Roman" w:cs="Times New Roman"/>
          <w:sz w:val="24"/>
          <w:szCs w:val="24"/>
        </w:rPr>
        <w:t xml:space="preserve"> North Carolina National Forests (18.6°C), respectively. Meanwhile, the low, mid, and high elevation (elev) plot columns </w:t>
      </w:r>
      <w:r w:rsidR="005127DE" w:rsidRPr="00696146">
        <w:rPr>
          <w:rFonts w:ascii="Times New Roman" w:hAnsi="Times New Roman" w:cs="Times New Roman"/>
          <w:sz w:val="24"/>
          <w:szCs w:val="24"/>
        </w:rPr>
        <w:lastRenderedPageBreak/>
        <w:t>correspond respectively to the 15</w:t>
      </w:r>
      <w:r w:rsidR="005127DE" w:rsidRPr="00696146">
        <w:rPr>
          <w:rFonts w:ascii="Times New Roman" w:hAnsi="Times New Roman" w:cs="Times New Roman"/>
          <w:sz w:val="24"/>
          <w:szCs w:val="24"/>
          <w:vertAlign w:val="superscript"/>
        </w:rPr>
        <w:t>th</w:t>
      </w:r>
      <w:r w:rsidR="005127DE" w:rsidRPr="00696146">
        <w:rPr>
          <w:rFonts w:ascii="Times New Roman" w:hAnsi="Times New Roman" w:cs="Times New Roman"/>
          <w:sz w:val="24"/>
          <w:szCs w:val="24"/>
        </w:rPr>
        <w:t>, 50</w:t>
      </w:r>
      <w:r w:rsidR="005127DE" w:rsidRPr="00696146">
        <w:rPr>
          <w:rFonts w:ascii="Times New Roman" w:hAnsi="Times New Roman" w:cs="Times New Roman"/>
          <w:sz w:val="24"/>
          <w:szCs w:val="24"/>
          <w:vertAlign w:val="superscript"/>
        </w:rPr>
        <w:t>th</w:t>
      </w:r>
      <w:r w:rsidR="005127DE" w:rsidRPr="00696146">
        <w:rPr>
          <w:rFonts w:ascii="Times New Roman" w:hAnsi="Times New Roman" w:cs="Times New Roman"/>
          <w:sz w:val="24"/>
          <w:szCs w:val="24"/>
        </w:rPr>
        <w:t>, and 85</w:t>
      </w:r>
      <w:r w:rsidR="005127DE" w:rsidRPr="00696146">
        <w:rPr>
          <w:rFonts w:ascii="Times New Roman" w:hAnsi="Times New Roman" w:cs="Times New Roman"/>
          <w:sz w:val="24"/>
          <w:szCs w:val="24"/>
          <w:vertAlign w:val="superscript"/>
        </w:rPr>
        <w:t>th</w:t>
      </w:r>
      <w:r w:rsidR="005127DE" w:rsidRPr="00696146">
        <w:rPr>
          <w:rFonts w:ascii="Times New Roman" w:hAnsi="Times New Roman" w:cs="Times New Roman"/>
          <w:sz w:val="24"/>
          <w:szCs w:val="24"/>
        </w:rPr>
        <w:t xml:space="preserve"> percentiles of the elevation data across all sampling sites within the Hubbard Brook Experimental Forest (north; low elev = 461.4 m, mid elev = 609.1 m, high elev = 773.1 m), Monongahela National Forest (central; low elev = 706.7 m, mid elev = 927.3 m, high elev = 1226.4 m), or the </w:t>
      </w:r>
      <w:r w:rsidR="003D466F" w:rsidRPr="00696146">
        <w:rPr>
          <w:rFonts w:ascii="Times New Roman" w:hAnsi="Times New Roman" w:cs="Times New Roman"/>
          <w:sz w:val="24"/>
          <w:szCs w:val="24"/>
        </w:rPr>
        <w:t>2</w:t>
      </w:r>
      <w:r w:rsidR="005127DE" w:rsidRPr="00696146">
        <w:rPr>
          <w:rFonts w:ascii="Times New Roman" w:hAnsi="Times New Roman" w:cs="Times New Roman"/>
          <w:sz w:val="24"/>
          <w:szCs w:val="24"/>
        </w:rPr>
        <w:t xml:space="preserve"> North Carolina National Forests (south; low elev = 546.4 m, mid elev = 977.4 m, high elev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sidRPr="00696146">
        <w:rPr>
          <w:rFonts w:ascii="Times New Roman" w:hAnsi="Times New Roman" w:cs="Times New Roman"/>
          <w:sz w:val="24"/>
          <w:szCs w:val="24"/>
        </w:rPr>
        <w:t xml:space="preserve">with the same sign (positive or negative) </w:t>
      </w:r>
      <w:r w:rsidR="005127DE" w:rsidRPr="00696146">
        <w:rPr>
          <w:rFonts w:ascii="Times New Roman" w:hAnsi="Times New Roman" w:cs="Times New Roman"/>
          <w:sz w:val="24"/>
          <w:szCs w:val="24"/>
        </w:rPr>
        <w:t xml:space="preserve">in the elevational grouping directly to the left (first symbol if 2 present) </w:t>
      </w:r>
      <w:r w:rsidR="007578BB" w:rsidRPr="00696146">
        <w:rPr>
          <w:rFonts w:ascii="Times New Roman" w:hAnsi="Times New Roman" w:cs="Times New Roman"/>
          <w:sz w:val="24"/>
          <w:szCs w:val="24"/>
        </w:rPr>
        <w:t>or</w:t>
      </w:r>
      <w:r w:rsidR="005127DE" w:rsidRPr="00696146">
        <w:rPr>
          <w:rFonts w:ascii="Times New Roman" w:hAnsi="Times New Roman" w:cs="Times New Roman"/>
          <w:sz w:val="24"/>
          <w:szCs w:val="24"/>
        </w:rPr>
        <w:t xml:space="preserve"> in the latitudinal grouping directly above (second symbol if 2 present).</w:t>
      </w:r>
    </w:p>
    <w:p w14:paraId="7970A7AA" w14:textId="3E2D7B88" w:rsidR="000E69F7" w:rsidRPr="00696146" w:rsidRDefault="000E69F7" w:rsidP="00200A85">
      <w:pPr>
        <w:spacing w:after="0" w:line="276" w:lineRule="auto"/>
        <w:rPr>
          <w:rFonts w:ascii="Times New Roman" w:hAnsi="Times New Roman" w:cs="Times New Roman"/>
          <w:sz w:val="24"/>
          <w:szCs w:val="24"/>
        </w:rPr>
      </w:pPr>
    </w:p>
    <w:p w14:paraId="07BBF7C0" w14:textId="324D6ECC" w:rsidR="001B26C0" w:rsidRPr="00696146" w:rsidRDefault="001B26C0" w:rsidP="00846141">
      <w:pPr>
        <w:spacing w:after="0" w:line="276" w:lineRule="auto"/>
        <w:rPr>
          <w:rFonts w:ascii="Times New Roman" w:hAnsi="Times New Roman" w:cs="Times New Roman"/>
          <w:b/>
          <w:bCs/>
          <w:sz w:val="24"/>
          <w:szCs w:val="24"/>
        </w:rPr>
      </w:pPr>
    </w:p>
    <w:p w14:paraId="5FA0488C" w14:textId="230C04CB" w:rsidR="00BF1E3E" w:rsidRPr="00696146" w:rsidRDefault="00BF1E3E" w:rsidP="00846141">
      <w:pPr>
        <w:spacing w:after="0" w:line="276" w:lineRule="auto"/>
        <w:rPr>
          <w:rFonts w:ascii="Times New Roman" w:hAnsi="Times New Roman" w:cs="Times New Roman"/>
          <w:b/>
          <w:bCs/>
          <w:sz w:val="24"/>
          <w:szCs w:val="24"/>
        </w:rPr>
      </w:pPr>
    </w:p>
    <w:p w14:paraId="1F20A2BC" w14:textId="420FC89C" w:rsidR="00BF1E3E" w:rsidRPr="00696146" w:rsidRDefault="00BF1E3E" w:rsidP="00846141">
      <w:pPr>
        <w:spacing w:after="0" w:line="276" w:lineRule="auto"/>
        <w:rPr>
          <w:rFonts w:ascii="Times New Roman" w:hAnsi="Times New Roman" w:cs="Times New Roman"/>
          <w:b/>
          <w:bCs/>
          <w:sz w:val="24"/>
          <w:szCs w:val="24"/>
        </w:rPr>
      </w:pPr>
    </w:p>
    <w:p w14:paraId="728FD8FE" w14:textId="13847DB0" w:rsidR="00BF1E3E" w:rsidRPr="00696146" w:rsidRDefault="00BF1E3E" w:rsidP="00846141">
      <w:pPr>
        <w:spacing w:after="0" w:line="276" w:lineRule="auto"/>
        <w:rPr>
          <w:rFonts w:ascii="Times New Roman" w:hAnsi="Times New Roman" w:cs="Times New Roman"/>
          <w:b/>
          <w:bCs/>
          <w:sz w:val="24"/>
          <w:szCs w:val="24"/>
        </w:rPr>
      </w:pPr>
    </w:p>
    <w:p w14:paraId="5CD694B0" w14:textId="2F131648" w:rsidR="00BF1E3E" w:rsidRPr="00696146" w:rsidRDefault="00BF1E3E" w:rsidP="00846141">
      <w:pPr>
        <w:spacing w:after="0" w:line="276" w:lineRule="auto"/>
        <w:rPr>
          <w:rFonts w:ascii="Times New Roman" w:hAnsi="Times New Roman" w:cs="Times New Roman"/>
          <w:b/>
          <w:bCs/>
          <w:sz w:val="24"/>
          <w:szCs w:val="24"/>
        </w:rPr>
      </w:pPr>
    </w:p>
    <w:p w14:paraId="0A4A82AE" w14:textId="6783FB5D" w:rsidR="00BF1E3E" w:rsidRPr="00696146" w:rsidRDefault="00BF1E3E" w:rsidP="00846141">
      <w:pPr>
        <w:spacing w:after="0" w:line="276" w:lineRule="auto"/>
        <w:rPr>
          <w:rFonts w:ascii="Times New Roman" w:hAnsi="Times New Roman" w:cs="Times New Roman"/>
          <w:b/>
          <w:bCs/>
          <w:sz w:val="24"/>
          <w:szCs w:val="24"/>
        </w:rPr>
      </w:pPr>
    </w:p>
    <w:p w14:paraId="4D4F1ACA" w14:textId="6EC3A8D2" w:rsidR="00BF1E3E" w:rsidRPr="00696146" w:rsidRDefault="00BF1E3E" w:rsidP="00846141">
      <w:pPr>
        <w:spacing w:after="0" w:line="276" w:lineRule="auto"/>
        <w:rPr>
          <w:rFonts w:ascii="Times New Roman" w:hAnsi="Times New Roman" w:cs="Times New Roman"/>
          <w:b/>
          <w:bCs/>
          <w:sz w:val="24"/>
          <w:szCs w:val="24"/>
        </w:rPr>
      </w:pPr>
    </w:p>
    <w:p w14:paraId="633080A4" w14:textId="56C3F343" w:rsidR="00BF1E3E" w:rsidRPr="00696146" w:rsidRDefault="00BF1E3E" w:rsidP="00846141">
      <w:pPr>
        <w:spacing w:after="0" w:line="276" w:lineRule="auto"/>
        <w:rPr>
          <w:rFonts w:ascii="Times New Roman" w:hAnsi="Times New Roman" w:cs="Times New Roman"/>
          <w:b/>
          <w:bCs/>
          <w:sz w:val="24"/>
          <w:szCs w:val="24"/>
        </w:rPr>
      </w:pPr>
    </w:p>
    <w:p w14:paraId="36582975" w14:textId="6F3B385B" w:rsidR="00BF1E3E" w:rsidRPr="00696146" w:rsidRDefault="00BF1E3E" w:rsidP="00846141">
      <w:pPr>
        <w:spacing w:after="0" w:line="276" w:lineRule="auto"/>
        <w:rPr>
          <w:rFonts w:ascii="Times New Roman" w:hAnsi="Times New Roman" w:cs="Times New Roman"/>
          <w:b/>
          <w:bCs/>
          <w:sz w:val="24"/>
          <w:szCs w:val="24"/>
        </w:rPr>
      </w:pPr>
    </w:p>
    <w:p w14:paraId="4DEDE681" w14:textId="3AB0CEFC" w:rsidR="00BF1E3E" w:rsidRPr="00696146" w:rsidRDefault="00BF1E3E" w:rsidP="00846141">
      <w:pPr>
        <w:spacing w:after="0" w:line="276" w:lineRule="auto"/>
        <w:rPr>
          <w:rFonts w:ascii="Times New Roman" w:hAnsi="Times New Roman" w:cs="Times New Roman"/>
          <w:b/>
          <w:bCs/>
          <w:sz w:val="24"/>
          <w:szCs w:val="24"/>
        </w:rPr>
      </w:pPr>
    </w:p>
    <w:p w14:paraId="2C017782" w14:textId="4F528786" w:rsidR="00BF1E3E" w:rsidRPr="00696146" w:rsidRDefault="00BF1E3E" w:rsidP="00846141">
      <w:pPr>
        <w:spacing w:after="0" w:line="276" w:lineRule="auto"/>
        <w:rPr>
          <w:rFonts w:ascii="Times New Roman" w:hAnsi="Times New Roman" w:cs="Times New Roman"/>
          <w:b/>
          <w:bCs/>
          <w:sz w:val="24"/>
          <w:szCs w:val="24"/>
        </w:rPr>
      </w:pPr>
    </w:p>
    <w:p w14:paraId="2C25FC98" w14:textId="48580FB0" w:rsidR="00BF1E3E" w:rsidRPr="00696146" w:rsidRDefault="00BF1E3E" w:rsidP="00846141">
      <w:pPr>
        <w:spacing w:after="0" w:line="276" w:lineRule="auto"/>
        <w:rPr>
          <w:rFonts w:ascii="Times New Roman" w:hAnsi="Times New Roman" w:cs="Times New Roman"/>
          <w:b/>
          <w:bCs/>
          <w:sz w:val="24"/>
          <w:szCs w:val="24"/>
        </w:rPr>
      </w:pPr>
    </w:p>
    <w:p w14:paraId="755E9CD0" w14:textId="49B2DB83" w:rsidR="00BF1E3E" w:rsidRPr="00696146" w:rsidRDefault="00BF1E3E" w:rsidP="00846141">
      <w:pPr>
        <w:spacing w:after="0" w:line="276" w:lineRule="auto"/>
        <w:rPr>
          <w:rFonts w:ascii="Times New Roman" w:hAnsi="Times New Roman" w:cs="Times New Roman"/>
          <w:b/>
          <w:bCs/>
          <w:sz w:val="24"/>
          <w:szCs w:val="24"/>
        </w:rPr>
      </w:pPr>
    </w:p>
    <w:p w14:paraId="6D9C057B" w14:textId="158B382C" w:rsidR="00BF1E3E" w:rsidRPr="00696146" w:rsidRDefault="00BF1E3E" w:rsidP="00846141">
      <w:pPr>
        <w:spacing w:after="0" w:line="276" w:lineRule="auto"/>
        <w:rPr>
          <w:rFonts w:ascii="Times New Roman" w:hAnsi="Times New Roman" w:cs="Times New Roman"/>
          <w:b/>
          <w:bCs/>
          <w:sz w:val="24"/>
          <w:szCs w:val="24"/>
        </w:rPr>
      </w:pPr>
    </w:p>
    <w:p w14:paraId="18F6A676" w14:textId="495CB25E" w:rsidR="00BF1E3E" w:rsidRPr="00696146" w:rsidRDefault="00BF1E3E" w:rsidP="00846141">
      <w:pPr>
        <w:spacing w:after="0" w:line="276" w:lineRule="auto"/>
        <w:rPr>
          <w:rFonts w:ascii="Times New Roman" w:hAnsi="Times New Roman" w:cs="Times New Roman"/>
          <w:b/>
          <w:bCs/>
          <w:sz w:val="24"/>
          <w:szCs w:val="24"/>
        </w:rPr>
      </w:pPr>
    </w:p>
    <w:p w14:paraId="04338E27" w14:textId="48E12504" w:rsidR="00BF1E3E" w:rsidRPr="00696146" w:rsidRDefault="00BF1E3E" w:rsidP="00846141">
      <w:pPr>
        <w:spacing w:after="0" w:line="276" w:lineRule="auto"/>
        <w:rPr>
          <w:rFonts w:ascii="Times New Roman" w:hAnsi="Times New Roman" w:cs="Times New Roman"/>
          <w:b/>
          <w:bCs/>
          <w:sz w:val="24"/>
          <w:szCs w:val="24"/>
        </w:rPr>
      </w:pPr>
    </w:p>
    <w:p w14:paraId="0055E2CC" w14:textId="79EA6580" w:rsidR="00BF1E3E" w:rsidRPr="00696146" w:rsidRDefault="00BF1E3E" w:rsidP="00846141">
      <w:pPr>
        <w:spacing w:after="0" w:line="276" w:lineRule="auto"/>
        <w:rPr>
          <w:rFonts w:ascii="Times New Roman" w:hAnsi="Times New Roman" w:cs="Times New Roman"/>
          <w:b/>
          <w:bCs/>
          <w:sz w:val="24"/>
          <w:szCs w:val="24"/>
        </w:rPr>
      </w:pPr>
    </w:p>
    <w:p w14:paraId="3044E4F3" w14:textId="5E101378" w:rsidR="00BF1E3E" w:rsidRPr="00696146" w:rsidRDefault="00BF1E3E" w:rsidP="00846141">
      <w:pPr>
        <w:spacing w:after="0" w:line="276" w:lineRule="auto"/>
        <w:rPr>
          <w:rFonts w:ascii="Times New Roman" w:hAnsi="Times New Roman" w:cs="Times New Roman"/>
          <w:b/>
          <w:bCs/>
          <w:sz w:val="24"/>
          <w:szCs w:val="24"/>
        </w:rPr>
      </w:pPr>
    </w:p>
    <w:p w14:paraId="29C7D097" w14:textId="7199FD34" w:rsidR="00BF1E3E" w:rsidRPr="00696146" w:rsidRDefault="00BF1E3E" w:rsidP="00846141">
      <w:pPr>
        <w:spacing w:after="0" w:line="276" w:lineRule="auto"/>
        <w:rPr>
          <w:rFonts w:ascii="Times New Roman" w:hAnsi="Times New Roman" w:cs="Times New Roman"/>
          <w:b/>
          <w:bCs/>
          <w:sz w:val="24"/>
          <w:szCs w:val="24"/>
        </w:rPr>
      </w:pPr>
    </w:p>
    <w:p w14:paraId="3B93B79D" w14:textId="2CF7E877" w:rsidR="00BF1E3E" w:rsidRPr="00696146" w:rsidRDefault="00BF1E3E" w:rsidP="00846141">
      <w:pPr>
        <w:spacing w:after="0" w:line="276" w:lineRule="auto"/>
        <w:rPr>
          <w:rFonts w:ascii="Times New Roman" w:hAnsi="Times New Roman" w:cs="Times New Roman"/>
          <w:b/>
          <w:bCs/>
          <w:sz w:val="24"/>
          <w:szCs w:val="24"/>
        </w:rPr>
      </w:pPr>
    </w:p>
    <w:p w14:paraId="3D9DDC52" w14:textId="6C1A0D61" w:rsidR="00BF1E3E" w:rsidRPr="00696146" w:rsidRDefault="00BF1E3E" w:rsidP="00846141">
      <w:pPr>
        <w:spacing w:after="0" w:line="276" w:lineRule="auto"/>
        <w:rPr>
          <w:rFonts w:ascii="Times New Roman" w:hAnsi="Times New Roman" w:cs="Times New Roman"/>
          <w:b/>
          <w:bCs/>
          <w:sz w:val="24"/>
          <w:szCs w:val="24"/>
        </w:rPr>
      </w:pPr>
    </w:p>
    <w:p w14:paraId="3E80290A" w14:textId="77777777" w:rsidR="00BF1E3E" w:rsidRPr="00696146" w:rsidRDefault="00BF1E3E" w:rsidP="00846141">
      <w:pPr>
        <w:spacing w:after="0" w:line="276" w:lineRule="auto"/>
        <w:rPr>
          <w:rFonts w:ascii="Times New Roman" w:hAnsi="Times New Roman" w:cs="Times New Roman"/>
          <w:b/>
          <w:bCs/>
          <w:sz w:val="24"/>
          <w:szCs w:val="24"/>
        </w:rPr>
      </w:pP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4218CAC7" w:rsidR="00876121" w:rsidRPr="00696146" w:rsidRDefault="006F7AB2"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696146"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4E293E9" w14:textId="6A7FB13B" w:rsidR="008F7AA9"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Relative </w:t>
            </w:r>
            <w:r w:rsidR="008F7AA9" w:rsidRPr="00696146">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Taxonomic </w:t>
            </w:r>
            <w:r w:rsidR="008F7AA9" w:rsidRPr="00696146">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r w:rsidR="007C2EC6" w:rsidRPr="0069614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ocal Species</w:t>
            </w:r>
          </w:p>
        </w:tc>
      </w:tr>
      <w:tr w:rsidR="007C2EC6" w:rsidRPr="00696146"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p w14:paraId="5CDF3A2D" w14:textId="79DA0896" w:rsidR="00CC73D3" w:rsidRPr="00696146" w:rsidRDefault="00CC73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696146" w:rsidRDefault="00CC73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p w14:paraId="4E010BB4" w14:textId="34B2DE67" w:rsidR="00067CBE" w:rsidRPr="00696146" w:rsidRDefault="00067CBE"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ustul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696146" w:rsidRDefault="00067CBE"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4BC35F0E" w14:textId="70556653"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flaviventr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514778"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ening grosbeak</w:t>
            </w:r>
          </w:p>
          <w:p w14:paraId="69C27D30" w14:textId="033AD602"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ccothraustes vespert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rmit thrush</w:t>
            </w:r>
          </w:p>
          <w:p w14:paraId="104580BF" w14:textId="2B74EE50"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gutt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waterthrush</w:t>
            </w:r>
          </w:p>
          <w:p w14:paraId="4E555447" w14:textId="7EC6C6A1"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arkesia noveborac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siskin</w:t>
            </w:r>
          </w:p>
          <w:p w14:paraId="33BBBBDA" w14:textId="543C7A6D"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pinus p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rple finch</w:t>
            </w:r>
          </w:p>
          <w:p w14:paraId="03EE6766" w14:textId="0AD966D7"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aemorhous purpure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uby-crowned kinglet</w:t>
            </w:r>
          </w:p>
          <w:p w14:paraId="202BC750" w14:textId="6167AC2B"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rthylio calendul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rumped warbler</w:t>
            </w:r>
          </w:p>
          <w:p w14:paraId="6E53FB08" w14:textId="7D2AE192"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oronat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p w14:paraId="31BC11FD" w14:textId="4CBFBD50" w:rsidR="00B435E2" w:rsidRPr="00696146" w:rsidRDefault="00B435E2"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virescens</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B435E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696146" w:rsidRDefault="00B435E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p w14:paraId="12D44D5E" w14:textId="64A1B65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itri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781BD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p w14:paraId="39CF22B2" w14:textId="3FEB5F0A"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elmitheros vermivorum</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ulean warbler</w:t>
            </w:r>
          </w:p>
          <w:p w14:paraId="4A7B1B68" w14:textId="42FB0AC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erule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985EC65" w14:textId="4440694B" w:rsidR="00781BD3" w:rsidRPr="00696146" w:rsidRDefault="00781BD3">
      <w:r w:rsidRPr="00696146">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696146"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696146" w:rsidRDefault="00781BD3" w:rsidP="00781BD3">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0DF87CD0" w14:textId="78B30E34"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1C5732" w:rsidRPr="00696146"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ntucky warbler</w:t>
            </w:r>
          </w:p>
          <w:p w14:paraId="7D26CF05" w14:textId="0CB7B53C"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Geothlypis formos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warbler</w:t>
            </w:r>
          </w:p>
          <w:p w14:paraId="3F6D8BCD" w14:textId="20072DBF"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Limnothlypis swainsonii</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throated warbler</w:t>
            </w:r>
          </w:p>
          <w:p w14:paraId="6BF0C1B5" w14:textId="7B6F34F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dominic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p w14:paraId="315D899A" w14:textId="350DAA6D"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fusc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5</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p w14:paraId="433263E6" w14:textId="5E4597B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aerulesc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p w14:paraId="6BAF533D" w14:textId="2AE9636B"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vir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p w14:paraId="42CB9008" w14:textId="06707673"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rdellina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p w14:paraId="1468B0F8" w14:textId="0DDB2288"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minim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p w14:paraId="6517BEBE" w14:textId="33B11D7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fuscesc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ue-headed vireo</w:t>
            </w:r>
          </w:p>
          <w:p w14:paraId="378A2968" w14:textId="1A3FC495"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Vireo solitari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own creeper</w:t>
            </w:r>
          </w:p>
          <w:p w14:paraId="582F6762" w14:textId="28555BE7"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erthi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ark-eyed junco</w:t>
            </w:r>
          </w:p>
          <w:p w14:paraId="0967048C" w14:textId="1A6BFAE4" w:rsidR="0060238A" w:rsidRPr="00696146" w:rsidRDefault="0060238A"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Junco hyemal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60238A"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696146" w:rsidRDefault="0060238A"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olden-crowned kinglet</w:t>
            </w:r>
          </w:p>
          <w:p w14:paraId="2D572FB3" w14:textId="2AAFC2FA"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Regulus satrap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breasted nuthatch</w:t>
            </w:r>
          </w:p>
          <w:p w14:paraId="4AD03825" w14:textId="054D5053"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itta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 crossbill</w:t>
            </w:r>
          </w:p>
          <w:p w14:paraId="38D16F95" w14:textId="5C322CD9"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001C5732" w:rsidRPr="00696146">
              <w:rPr>
                <w:rFonts w:ascii="Times New Roman" w:eastAsia="Times New Roman" w:hAnsi="Times New Roman" w:cs="Times New Roman"/>
                <w:i/>
                <w:iCs/>
                <w:color w:val="000000"/>
                <w:sz w:val="24"/>
                <w:szCs w:val="24"/>
              </w:rPr>
              <w:t>Loxia curvirostr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nter wren</w:t>
            </w:r>
          </w:p>
          <w:p w14:paraId="60D19828" w14:textId="7EAFBEA8"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Troglodytes hiemal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p w14:paraId="6678D9B2" w14:textId="1364C50B"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ruticill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p>
          <w:p w14:paraId="1E6D7479" w14:textId="24D0A0C1"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p w14:paraId="7444B33A" w14:textId="2C236CFF"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iurus aurocapill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8</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p w14:paraId="702DB900" w14:textId="325F71B6"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ylocichla mustelin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and-white warbler</w:t>
            </w:r>
          </w:p>
          <w:p w14:paraId="45C7B734" w14:textId="54032C9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Mniotilta vari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4D96F70" w14:textId="77777777" w:rsidR="00B40A4C" w:rsidRPr="00696146" w:rsidRDefault="00B40A4C" w:rsidP="00B40A4C">
      <w:r w:rsidRPr="00696146">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696146"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696146" w:rsidRDefault="00B40A4C" w:rsidP="00B40A4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36198A1" w14:textId="0D853C6B"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B40A4C" w:rsidRPr="00696146"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uisiana waterthrush</w:t>
            </w:r>
          </w:p>
          <w:p w14:paraId="49E36204" w14:textId="37751395"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arkesia motacill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warbler</w:t>
            </w:r>
          </w:p>
          <w:p w14:paraId="6693A844" w14:textId="2C1F460D" w:rsidR="00685EA7" w:rsidRPr="00696146" w:rsidRDefault="00685EA7"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p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eyed vireo</w:t>
            </w:r>
          </w:p>
          <w:p w14:paraId="7B2FC17C" w14:textId="08ED6A97" w:rsidR="00685EA7" w:rsidRPr="00696146" w:rsidRDefault="00685EA7"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Vireo olivace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1EBA44" w14:textId="4645A63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0</w:t>
            </w:r>
            <w:r w:rsidR="00685EA7"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696146" w:rsidRDefault="00685EA7"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arlet tanager</w:t>
            </w:r>
          </w:p>
          <w:p w14:paraId="572C11D8" w14:textId="1ECC751B" w:rsidR="006D7F63" w:rsidRPr="00696146" w:rsidRDefault="006D7F63"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iranga olivace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D7F6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696146" w:rsidRDefault="006D7F6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hite-breasted nuthatch</w:t>
            </w:r>
          </w:p>
          <w:p w14:paraId="229C39E2" w14:textId="08965D1F"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itta carolinens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Pr="00696146" w:rsidRDefault="00C06745"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a ~ dlogis(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tau ~ dgamma(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cov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alpha[sitecov] ~ dnorm(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alpha[sitecov] ~ dgamma(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detcov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beta[detcov] ~ dnorm(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beta[detcov] ~ dgamma(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community.occupancy.a, community.occupancy.tau)</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cov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sitecov] ~ dnorm(mu.alpha[sitecov], tau.alpha[sitecov])</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mu.beta[detcov], tau.beta[detcov])</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dnorm(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time.tau[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dbern(wind.prob[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dbern(sky.prob[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inprod(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sitecov.array[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dbern(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p[site, year, replicate, species]) ^ exponent.array[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p[site, year, replicate, species] &lt;- p.adjusted[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dbern(mu.p[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ite.species.richness[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north.guild.richness[site, year] &lt;- inprod(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north.guild[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outh.guild.richness[site, year] &lt;- inprod(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south.guild[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trailing.guild.richness[site, year] &lt;- inprod(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r w:rsidRPr="00696146">
        <w:rPr>
          <w:rFonts w:ascii="Courier New" w:hAnsi="Courier New" w:cs="Courier New"/>
          <w:sz w:val="20"/>
          <w:szCs w:val="20"/>
        </w:rPr>
        <w:t>trailing.guild[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general.guild.richness[site, year] &lt;- inprod(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 general.guild[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rse[species] ~ dgamma(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 dnorm(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tau.rse[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alpha.index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alpha.index] ~ dnorm(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dnorm(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ime.tau[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dbern(wind.prob[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visit] ~ dbern(sky.prob[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2] * sitecov.array[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3] * sitecov.array[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4] * sitecov.array[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sitecov.array[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sitecov.array[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ab/>
      </w:r>
      <w:r w:rsidRPr="00696146">
        <w:rPr>
          <w:rFonts w:ascii="Courier New" w:hAnsi="Courier New" w:cs="Courier New"/>
          <w:sz w:val="20"/>
          <w:szCs w:val="20"/>
        </w:rPr>
        <w:tab/>
        <w:t xml:space="preserve">alpha[species, 7] * sitecov.array[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sitecov.array[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sitecov.array[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current precip</w:t>
      </w:r>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sitecov.array[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previous precip</w:t>
      </w:r>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sitecov.array[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sitecov.array[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mean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sitecov.array[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sitecov.array[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current precip</w:t>
      </w:r>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sitecov.array[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previous precip</w:t>
      </w:r>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sitecov.array[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sitecov.array[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sitecov.array[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current precip</w:t>
      </w:r>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sitecov.array[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previous precip</w:t>
      </w:r>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sitecov.array[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sitecov.array[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sitecov.array[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9] + #elevation x mean current temperature x total current precip</w:t>
      </w:r>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sitecov.array[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dpois(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dbin(p.adjusted[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i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i, species] ~ dbin(p.adjusted[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visit, i,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i,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ach sampling replicate</w:t>
      </w:r>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p[site, year, visit, replicate, species]) ^ exponent.array[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BD7C71" w:rsidRPr="00696146">
        <w:rPr>
          <w:rFonts w:ascii="Times New Roman" w:hAnsi="Times New Roman" w:cs="Times New Roman"/>
          <w:sz w:val="24"/>
          <w:szCs w:val="24"/>
        </w:rPr>
        <w:t>D</w:t>
      </w:r>
      <w:r w:rsidRPr="00696146">
        <w:rPr>
          <w:rFonts w:ascii="Times New Roman" w:hAnsi="Times New Roman" w:cs="Times New Roman"/>
          <w:sz w:val="24"/>
          <w:szCs w:val="24"/>
        </w:rPr>
        <w:t xml:space="preserve">1.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p w14:paraId="162257CE" w14:textId="3E8F3BC6" w:rsidR="00FC7367" w:rsidRPr="00696146" w:rsidRDefault="00FC7367" w:rsidP="00525F49">
      <w:pPr>
        <w:spacing w:after="0" w:line="276" w:lineRule="auto"/>
        <w:rPr>
          <w:rFonts w:ascii="Courier New" w:hAnsi="Courier New" w:cs="Courier New"/>
          <w:sz w:val="20"/>
          <w:szCs w:val="20"/>
        </w:rPr>
      </w:pPr>
    </w:p>
    <w:p w14:paraId="17F4EEC7" w14:textId="2A790596" w:rsidR="00FC7367" w:rsidRPr="00696146" w:rsidRDefault="00FC7367" w:rsidP="00525F49">
      <w:pPr>
        <w:spacing w:after="0" w:line="276" w:lineRule="auto"/>
        <w:rPr>
          <w:rFonts w:ascii="Courier New" w:hAnsi="Courier New" w:cs="Courier New"/>
          <w:sz w:val="20"/>
          <w:szCs w:val="20"/>
        </w:rPr>
      </w:pPr>
    </w:p>
    <w:p w14:paraId="03A674C1" w14:textId="77777777" w:rsidR="00C4380E" w:rsidRPr="00696146" w:rsidRDefault="00C4380E" w:rsidP="00FC7367">
      <w:pPr>
        <w:spacing w:after="0" w:line="276" w:lineRule="auto"/>
        <w:rPr>
          <w:rFonts w:ascii="Times New Roman" w:hAnsi="Times New Roman" w:cs="Times New Roman"/>
          <w:b/>
          <w:bCs/>
          <w:sz w:val="24"/>
          <w:szCs w:val="24"/>
        </w:rPr>
        <w:sectPr w:rsidR="00C4380E" w:rsidRPr="00696146">
          <w:pgSz w:w="12240" w:h="15840"/>
          <w:pgMar w:top="1440" w:right="1440" w:bottom="1440" w:left="1440" w:header="720" w:footer="720" w:gutter="0"/>
          <w:cols w:space="720"/>
          <w:docGrid w:linePitch="360"/>
        </w:sectPr>
      </w:pPr>
    </w:p>
    <w:p w14:paraId="1FB5DB3B" w14:textId="04141C7F" w:rsidR="00FC7367" w:rsidRPr="00696146" w:rsidRDefault="00FC7367" w:rsidP="00FC7367">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E</w:t>
      </w:r>
    </w:p>
    <w:p w14:paraId="1C5EDE26" w14:textId="6C8C6B70" w:rsidR="00FC7367" w:rsidRPr="00696146" w:rsidRDefault="00B9522C"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Comparison of</w:t>
      </w:r>
      <w:r w:rsidR="00FC7367" w:rsidRPr="00696146">
        <w:rPr>
          <w:rFonts w:ascii="Times New Roman" w:hAnsi="Times New Roman" w:cs="Times New Roman"/>
          <w:sz w:val="24"/>
          <w:szCs w:val="24"/>
        </w:rPr>
        <w:t xml:space="preserve"> temporal trends in focal forest songbird species abundance from my study results and </w:t>
      </w:r>
      <w:r w:rsidR="003D466F" w:rsidRPr="00696146">
        <w:rPr>
          <w:rFonts w:ascii="Times New Roman" w:hAnsi="Times New Roman" w:cs="Times New Roman"/>
          <w:sz w:val="24"/>
          <w:szCs w:val="24"/>
        </w:rPr>
        <w:t>2</w:t>
      </w:r>
      <w:r w:rsidR="00FC7367" w:rsidRPr="00696146">
        <w:rPr>
          <w:rFonts w:ascii="Times New Roman" w:hAnsi="Times New Roman" w:cs="Times New Roman"/>
          <w:sz w:val="24"/>
          <w:szCs w:val="24"/>
        </w:rPr>
        <w:t xml:space="preserve"> public datasets.</w:t>
      </w:r>
    </w:p>
    <w:p w14:paraId="2045E263" w14:textId="77777777" w:rsidR="00FC7367" w:rsidRPr="00696146" w:rsidRDefault="00FC7367" w:rsidP="00FC7367">
      <w:pPr>
        <w:spacing w:after="0" w:line="276" w:lineRule="auto"/>
        <w:rPr>
          <w:rFonts w:ascii="Times New Roman" w:hAnsi="Times New Roman" w:cs="Times New Roman"/>
          <w:sz w:val="24"/>
          <w:szCs w:val="24"/>
        </w:rPr>
      </w:pPr>
    </w:p>
    <w:p w14:paraId="254A7520" w14:textId="3A3A67CD" w:rsidR="00FC7367" w:rsidRPr="00696146" w:rsidRDefault="00FC7367" w:rsidP="00FC7367">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sidR="00C4380E" w:rsidRPr="00696146">
        <w:rPr>
          <w:rFonts w:ascii="Times New Roman" w:hAnsi="Times New Roman" w:cs="Times New Roman"/>
          <w:sz w:val="24"/>
          <w:szCs w:val="24"/>
        </w:rPr>
        <w:t>E</w:t>
      </w:r>
      <w:r w:rsidRPr="00696146">
        <w:rPr>
          <w:rFonts w:ascii="Times New Roman" w:hAnsi="Times New Roman" w:cs="Times New Roman"/>
          <w:sz w:val="24"/>
          <w:szCs w:val="24"/>
        </w:rPr>
        <w:t>1. Comparison of temporal trends in the abundance of the 16 focal forest songbird species</w:t>
      </w:r>
      <w:r w:rsidR="001202F0" w:rsidRPr="00696146">
        <w:rPr>
          <w:rFonts w:ascii="Times New Roman" w:hAnsi="Times New Roman" w:cs="Times New Roman"/>
          <w:sz w:val="24"/>
          <w:szCs w:val="24"/>
        </w:rPr>
        <w:t xml:space="preserve"> (grouped by climate-related guild designation</w:t>
      </w:r>
      <w:r w:rsidR="00F06CCE" w:rsidRPr="00696146">
        <w:rPr>
          <w:rFonts w:ascii="Times New Roman" w:hAnsi="Times New Roman" w:cs="Times New Roman"/>
          <w:sz w:val="24"/>
          <w:szCs w:val="24"/>
        </w:rPr>
        <w:t>; Table 1</w:t>
      </w:r>
      <w:r w:rsidR="001202F0" w:rsidRPr="00696146">
        <w:rPr>
          <w:rFonts w:ascii="Times New Roman" w:hAnsi="Times New Roman" w:cs="Times New Roman"/>
          <w:sz w:val="24"/>
          <w:szCs w:val="24"/>
        </w:rPr>
        <w:t>)</w:t>
      </w:r>
      <w:r w:rsidRPr="00696146">
        <w:rPr>
          <w:rFonts w:ascii="Times New Roman" w:hAnsi="Times New Roman" w:cs="Times New Roman"/>
          <w:sz w:val="24"/>
          <w:szCs w:val="24"/>
        </w:rPr>
        <w:t xml:space="preserve"> from my study results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1993–2019 North American Breeding Bird Survey data (BBS), and 2007–2021 eBird trends data (</w:t>
      </w:r>
      <w:r w:rsidR="00C4380E" w:rsidRPr="00696146">
        <w:rPr>
          <w:rFonts w:ascii="Times New Roman" w:hAnsi="Times New Roman" w:cs="Times New Roman"/>
          <w:sz w:val="24"/>
          <w:szCs w:val="24"/>
        </w:rPr>
        <w:t>EB</w:t>
      </w:r>
      <w:r w:rsidRPr="00696146">
        <w:rPr>
          <w:rFonts w:ascii="Times New Roman" w:hAnsi="Times New Roman" w:cs="Times New Roman"/>
          <w:sz w:val="24"/>
          <w:szCs w:val="24"/>
        </w:rPr>
        <w:t>). The significance</w:t>
      </w:r>
      <w:r w:rsidR="008E03AD" w:rsidRPr="00696146">
        <w:rPr>
          <w:rFonts w:ascii="Times New Roman" w:hAnsi="Times New Roman" w:cs="Times New Roman"/>
          <w:sz w:val="24"/>
          <w:szCs w:val="24"/>
        </w:rPr>
        <w:t xml:space="preserve"> (determined using 95% credible intervals)</w:t>
      </w:r>
      <w:r w:rsidRPr="00696146">
        <w:rPr>
          <w:rFonts w:ascii="Times New Roman" w:hAnsi="Times New Roman" w:cs="Times New Roman"/>
          <w:sz w:val="24"/>
          <w:szCs w:val="24"/>
        </w:rPr>
        <w:t xml:space="preserve"> and direction</w:t>
      </w:r>
      <w:r w:rsidR="008E03AD" w:rsidRPr="00696146">
        <w:rPr>
          <w:rFonts w:ascii="Times New Roman" w:hAnsi="Times New Roman" w:cs="Times New Roman"/>
          <w:sz w:val="24"/>
          <w:szCs w:val="24"/>
        </w:rPr>
        <w:t xml:space="preserve"> (positive or negative)</w:t>
      </w:r>
      <w:r w:rsidRPr="00696146">
        <w:rPr>
          <w:rFonts w:ascii="Times New Roman" w:hAnsi="Times New Roman" w:cs="Times New Roman"/>
          <w:sz w:val="24"/>
          <w:szCs w:val="24"/>
        </w:rPr>
        <w:t xml:space="preserve"> of the temporal trend is indicated by color (gold = increasing, blue = decreasing) and capitalization (all uppercase = significant, all lowercase = not significant).</w:t>
      </w:r>
      <w:r w:rsidR="008E03AD" w:rsidRPr="00696146">
        <w:rPr>
          <w:rFonts w:ascii="Times New Roman" w:hAnsi="Times New Roman" w:cs="Times New Roman"/>
          <w:sz w:val="24"/>
          <w:szCs w:val="24"/>
        </w:rPr>
        <w:t xml:space="preserve"> Significance was not available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r w:rsidRPr="00696146">
        <w:rPr>
          <w:rFonts w:ascii="Times New Roman" w:hAnsi="Times New Roman" w:cs="Times New Roman"/>
          <w:sz w:val="24"/>
          <w:szCs w:val="24"/>
        </w:rPr>
        <w:t xml:space="preserve"> No relationship is indicated by a 0, and unavailable or inapplicable trends are denoted with triple dash symbol. </w:t>
      </w:r>
      <w:r w:rsidR="008E03AD" w:rsidRPr="00696146">
        <w:rPr>
          <w:rFonts w:ascii="Times New Roman" w:hAnsi="Times New Roman" w:cs="Times New Roman"/>
          <w:sz w:val="24"/>
          <w:szCs w:val="24"/>
        </w:rPr>
        <w:t>FULL</w:t>
      </w:r>
      <w:r w:rsidRPr="00696146">
        <w:rPr>
          <w:rFonts w:ascii="Times New Roman" w:hAnsi="Times New Roman" w:cs="Times New Roman"/>
          <w:sz w:val="24"/>
          <w:szCs w:val="24"/>
        </w:rPr>
        <w:t xml:space="preserve"> refers to the Northern, Central, and Southern Appalachians for </w:t>
      </w:r>
      <w:r w:rsidR="008E03AD" w:rsidRPr="00696146">
        <w:rPr>
          <w:rFonts w:ascii="Times New Roman" w:hAnsi="Times New Roman" w:cs="Times New Roman"/>
          <w:sz w:val="24"/>
          <w:szCs w:val="24"/>
        </w:rPr>
        <w:t xml:space="preserve">the </w:t>
      </w:r>
      <w:r w:rsidR="00C4380E" w:rsidRPr="00696146">
        <w:rPr>
          <w:rFonts w:ascii="Times New Roman" w:hAnsi="Times New Roman" w:cs="Times New Roman"/>
          <w:sz w:val="24"/>
          <w:szCs w:val="24"/>
        </w:rPr>
        <w:t>SR</w:t>
      </w:r>
      <w:r w:rsidRPr="00696146">
        <w:rPr>
          <w:rFonts w:ascii="Times New Roman" w:hAnsi="Times New Roman" w:cs="Times New Roman"/>
          <w:sz w:val="24"/>
          <w:szCs w:val="24"/>
        </w:rPr>
        <w:t xml:space="preserve"> data, </w:t>
      </w:r>
      <w:r w:rsidR="00C744E7" w:rsidRPr="00696146">
        <w:rPr>
          <w:rFonts w:ascii="Times New Roman" w:hAnsi="Times New Roman" w:cs="Times New Roman"/>
          <w:sz w:val="24"/>
          <w:szCs w:val="24"/>
        </w:rPr>
        <w:t>the Atlantic Northern Forest Bird Conservation Region</w:t>
      </w:r>
      <w:r w:rsidR="008E03AD" w:rsidRPr="00696146">
        <w:rPr>
          <w:rFonts w:ascii="Times New Roman" w:hAnsi="Times New Roman" w:cs="Times New Roman"/>
          <w:sz w:val="24"/>
          <w:szCs w:val="24"/>
        </w:rPr>
        <w:t xml:space="preserve"> </w:t>
      </w:r>
      <w:r w:rsidR="00AB5E4C" w:rsidRPr="00696146">
        <w:rPr>
          <w:rFonts w:ascii="Times New Roman" w:hAnsi="Times New Roman" w:cs="Times New Roman"/>
          <w:sz w:val="24"/>
          <w:szCs w:val="24"/>
        </w:rPr>
        <w:t>and</w:t>
      </w:r>
      <w:r w:rsidR="00C744E7" w:rsidRPr="00696146">
        <w:rPr>
          <w:rFonts w:ascii="Times New Roman" w:hAnsi="Times New Roman" w:cs="Times New Roman"/>
          <w:sz w:val="24"/>
          <w:szCs w:val="24"/>
        </w:rPr>
        <w:t xml:space="preserve"> Appalachian Mountains Bird Conservation Region</w:t>
      </w:r>
      <w:r w:rsidR="008E03AD" w:rsidRPr="00696146">
        <w:rPr>
          <w:rFonts w:ascii="Times New Roman" w:hAnsi="Times New Roman" w:cs="Times New Roman"/>
          <w:sz w:val="24"/>
          <w:szCs w:val="24"/>
        </w:rPr>
        <w:t xml:space="preserve"> </w:t>
      </w:r>
      <w:r w:rsidR="00C744E7" w:rsidRPr="00696146">
        <w:rPr>
          <w:rFonts w:ascii="Times New Roman" w:hAnsi="Times New Roman" w:cs="Times New Roman"/>
          <w:sz w:val="24"/>
          <w:szCs w:val="24"/>
        </w:rPr>
        <w:t xml:space="preserve">for the BBS data, and the Appalachian Mountains region (Figure 1) for the </w:t>
      </w:r>
      <w:r w:rsidR="00C4380E" w:rsidRPr="00696146">
        <w:rPr>
          <w:rFonts w:ascii="Times New Roman" w:hAnsi="Times New Roman" w:cs="Times New Roman"/>
          <w:sz w:val="24"/>
          <w:szCs w:val="24"/>
        </w:rPr>
        <w:t>EB</w:t>
      </w:r>
      <w:r w:rsidR="00C744E7" w:rsidRPr="00696146">
        <w:rPr>
          <w:rFonts w:ascii="Times New Roman" w:hAnsi="Times New Roman" w:cs="Times New Roman"/>
          <w:sz w:val="24"/>
          <w:szCs w:val="24"/>
        </w:rPr>
        <w:t xml:space="preserve"> data.</w:t>
      </w:r>
      <w:r w:rsidR="008E03AD" w:rsidRPr="00696146">
        <w:rPr>
          <w:rFonts w:ascii="Times New Roman" w:hAnsi="Times New Roman" w:cs="Times New Roman"/>
          <w:sz w:val="24"/>
          <w:szCs w:val="24"/>
        </w:rPr>
        <w:t xml:space="preserve"> NORTH / CENTRAL / SOUTH refers to the Northern / Central / South Appalachians for the </w:t>
      </w:r>
      <w:r w:rsidR="00C4380E" w:rsidRPr="00696146">
        <w:rPr>
          <w:rFonts w:ascii="Times New Roman" w:hAnsi="Times New Roman" w:cs="Times New Roman"/>
          <w:sz w:val="24"/>
          <w:szCs w:val="24"/>
        </w:rPr>
        <w:t>SR</w:t>
      </w:r>
      <w:r w:rsidR="008E03AD" w:rsidRPr="00696146">
        <w:rPr>
          <w:rFonts w:ascii="Times New Roman" w:hAnsi="Times New Roman" w:cs="Times New Roman"/>
          <w:sz w:val="24"/>
          <w:szCs w:val="24"/>
        </w:rPr>
        <w:t xml:space="preserve"> data, the states of NH / WV / NC for the BBS data, and the regions encompassing and surrounding the HBEF / MNF / NCNF for the </w:t>
      </w:r>
      <w:r w:rsidR="00C4380E" w:rsidRPr="00696146">
        <w:rPr>
          <w:rFonts w:ascii="Times New Roman" w:hAnsi="Times New Roman" w:cs="Times New Roman"/>
          <w:sz w:val="24"/>
          <w:szCs w:val="24"/>
        </w:rPr>
        <w:t>EB</w:t>
      </w:r>
      <w:r w:rsidR="008E03AD" w:rsidRPr="00696146">
        <w:rPr>
          <w:rFonts w:ascii="Times New Roman" w:hAnsi="Times New Roman" w:cs="Times New Roman"/>
          <w:sz w:val="24"/>
          <w:szCs w:val="24"/>
        </w:rPr>
        <w:t xml:space="preserve"> data.</w:t>
      </w:r>
    </w:p>
    <w:p w14:paraId="5DBB3ACB" w14:textId="77777777" w:rsidR="00C4380E" w:rsidRPr="00696146"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C4380E" w:rsidRPr="00696146"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696146" w:rsidRDefault="00C4380E" w:rsidP="00C4380E">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696146" w:rsidRDefault="00C4380E" w:rsidP="00C4380E">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OUTH</w:t>
            </w:r>
          </w:p>
        </w:tc>
      </w:tr>
      <w:tr w:rsidR="00825D70" w:rsidRPr="00696146"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EB</w:t>
            </w:r>
          </w:p>
        </w:tc>
      </w:tr>
      <w:tr w:rsidR="00825D70" w:rsidRPr="00696146"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724" w:type="dxa"/>
            <w:tcBorders>
              <w:top w:val="nil"/>
              <w:left w:val="nil"/>
              <w:bottom w:val="nil"/>
              <w:right w:val="nil"/>
            </w:tcBorders>
            <w:shd w:val="clear" w:color="auto" w:fill="auto"/>
            <w:noWrap/>
            <w:vAlign w:val="center"/>
            <w:hideMark/>
          </w:tcPr>
          <w:p w14:paraId="724BB9AD"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E1F1A1B"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A396C2D" w14:textId="56D4AD94"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37F7E98B"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CC74241"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43457967" w14:textId="2BF998D2"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4F2A53" w14:textId="41293570"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7179E0E" w14:textId="7BF67D8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01721C7" w14:textId="53462F0B"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0277ACF5" w14:textId="5C71B262"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4432E86E" w14:textId="6139C428"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700B8AFE" w14:textId="77A4AC9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r>
      <w:tr w:rsidR="00825D70" w:rsidRPr="00696146"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724" w:type="dxa"/>
            <w:tcBorders>
              <w:top w:val="nil"/>
              <w:left w:val="nil"/>
              <w:bottom w:val="nil"/>
              <w:right w:val="nil"/>
            </w:tcBorders>
            <w:shd w:val="clear" w:color="auto" w:fill="auto"/>
            <w:noWrap/>
            <w:vAlign w:val="center"/>
            <w:hideMark/>
          </w:tcPr>
          <w:p w14:paraId="484A91E2"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FCB767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B8CE4F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7388584"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E66CBD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78A66AA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356F645"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A3267F1"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5ACA6F3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318F1E3" w14:textId="722B7E46"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F045CB2" w14:textId="2E73718A"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564DA3A" w14:textId="6E1CB86F"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r>
      <w:tr w:rsidR="00825D70" w:rsidRPr="00696146"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r>
      <w:tr w:rsidR="00825D70" w:rsidRPr="00696146"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724" w:type="dxa"/>
            <w:tcBorders>
              <w:top w:val="nil"/>
              <w:left w:val="nil"/>
              <w:bottom w:val="nil"/>
              <w:right w:val="nil"/>
            </w:tcBorders>
            <w:shd w:val="clear" w:color="auto" w:fill="auto"/>
            <w:noWrap/>
            <w:vAlign w:val="center"/>
            <w:hideMark/>
          </w:tcPr>
          <w:p w14:paraId="6EABBD8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D92A920"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0E6F1CC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7AEA958" w14:textId="259D069F"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62A38CA1" w14:textId="55D45789"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3756D966" w14:textId="7B923EDC"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19DF00E3"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B31CE5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0C5E38D"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2B79368"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779EC7EE"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168FCC9"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724" w:type="dxa"/>
            <w:tcBorders>
              <w:top w:val="nil"/>
              <w:left w:val="nil"/>
              <w:bottom w:val="nil"/>
              <w:right w:val="nil"/>
            </w:tcBorders>
            <w:shd w:val="clear" w:color="auto" w:fill="auto"/>
            <w:noWrap/>
            <w:vAlign w:val="center"/>
            <w:hideMark/>
          </w:tcPr>
          <w:p w14:paraId="06236EF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864D0F3"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EB0BE3C"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D7EFA56" w14:textId="09D4C9EA"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567681" w14:textId="5B13BFB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1F0D14B9" w14:textId="68212DE1"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3E0B939"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6F2EAC80"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6C9CA0C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4FD21E3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4ADDBE9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37E5201D"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696146" w:rsidRDefault="002C08E9"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724" w:type="dxa"/>
            <w:tcBorders>
              <w:top w:val="nil"/>
              <w:left w:val="nil"/>
              <w:bottom w:val="nil"/>
              <w:right w:val="nil"/>
            </w:tcBorders>
            <w:shd w:val="clear" w:color="auto" w:fill="auto"/>
            <w:noWrap/>
            <w:vAlign w:val="center"/>
            <w:hideMark/>
          </w:tcPr>
          <w:p w14:paraId="33FBC7B9"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D29E39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2B0CFA76"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BF15C35"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56B20D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59D7ABCD"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41E6AD31"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98F02D9"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0E6D14B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09BFF704"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473FBB8"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08C7C37"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r>
      <w:tr w:rsidR="00825D70" w:rsidRPr="00696146"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724" w:type="dxa"/>
            <w:tcBorders>
              <w:top w:val="nil"/>
              <w:left w:val="nil"/>
              <w:bottom w:val="nil"/>
              <w:right w:val="nil"/>
            </w:tcBorders>
            <w:shd w:val="clear" w:color="auto" w:fill="auto"/>
            <w:noWrap/>
            <w:vAlign w:val="center"/>
            <w:hideMark/>
          </w:tcPr>
          <w:p w14:paraId="1E9668EF"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445A77"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3387BAA"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8ED176D"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AA89561"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077697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01652D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43752D64"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015B3803"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3808709"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14C923BD"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724" w:type="dxa"/>
            <w:tcBorders>
              <w:top w:val="nil"/>
              <w:left w:val="nil"/>
              <w:bottom w:val="nil"/>
              <w:right w:val="nil"/>
            </w:tcBorders>
            <w:shd w:val="clear" w:color="auto" w:fill="auto"/>
            <w:noWrap/>
            <w:vAlign w:val="center"/>
            <w:hideMark/>
          </w:tcPr>
          <w:p w14:paraId="0DFF88FE"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F373CD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52598F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E68F5B2"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A6849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E39169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F240C6C"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4FD713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9ED069F"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4523F21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0F0ACDD3"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C86C1FD"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724" w:type="dxa"/>
            <w:tcBorders>
              <w:top w:val="nil"/>
              <w:left w:val="nil"/>
              <w:bottom w:val="nil"/>
              <w:right w:val="nil"/>
            </w:tcBorders>
            <w:shd w:val="clear" w:color="auto" w:fill="auto"/>
            <w:noWrap/>
            <w:vAlign w:val="center"/>
            <w:hideMark/>
          </w:tcPr>
          <w:p w14:paraId="6955C281"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A13C8C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40A1BB7"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2D5EF69"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44E3DE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38A98795"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5AC32F9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0D0603E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3AD1AB43"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18A3EF1A"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6418700A"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88F274C"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724" w:type="dxa"/>
            <w:tcBorders>
              <w:top w:val="nil"/>
              <w:left w:val="nil"/>
              <w:bottom w:val="nil"/>
              <w:right w:val="nil"/>
            </w:tcBorders>
            <w:shd w:val="clear" w:color="auto" w:fill="auto"/>
            <w:noWrap/>
            <w:vAlign w:val="center"/>
            <w:hideMark/>
          </w:tcPr>
          <w:p w14:paraId="2BBEA3AB"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B998E5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5CF69AC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B9D028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517722BA"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627C153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4D4671B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22853CB1"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C76298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C239748"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C6F4F0A"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5382113"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r>
      <w:tr w:rsidR="00825D70" w:rsidRPr="00696146"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724" w:type="dxa"/>
            <w:tcBorders>
              <w:top w:val="nil"/>
              <w:left w:val="nil"/>
              <w:bottom w:val="nil"/>
              <w:right w:val="nil"/>
            </w:tcBorders>
            <w:shd w:val="clear" w:color="auto" w:fill="auto"/>
            <w:noWrap/>
            <w:vAlign w:val="center"/>
            <w:hideMark/>
          </w:tcPr>
          <w:p w14:paraId="42CF165B"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D997EAF"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49DC4A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38E4D01"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52CEF6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77E8828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DE36B07"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088DAF3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3E87388E"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6491712E"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AAFEA7F"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9C3DC7D"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r>
      <w:tr w:rsidR="00825D70" w:rsidRPr="00696146"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724" w:type="dxa"/>
            <w:tcBorders>
              <w:top w:val="nil"/>
              <w:left w:val="nil"/>
              <w:bottom w:val="nil"/>
              <w:right w:val="nil"/>
            </w:tcBorders>
            <w:shd w:val="clear" w:color="auto" w:fill="auto"/>
            <w:noWrap/>
            <w:vAlign w:val="center"/>
            <w:hideMark/>
          </w:tcPr>
          <w:p w14:paraId="665AAB34"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3F66E2E6"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691B78CE"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5DF65C3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F3C7A9A"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659" w:type="dxa"/>
            <w:tcBorders>
              <w:top w:val="nil"/>
              <w:left w:val="nil"/>
              <w:bottom w:val="nil"/>
              <w:right w:val="nil"/>
            </w:tcBorders>
            <w:shd w:val="clear" w:color="auto" w:fill="auto"/>
            <w:noWrap/>
            <w:vAlign w:val="center"/>
            <w:hideMark/>
          </w:tcPr>
          <w:p w14:paraId="5E3850DE"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31833635"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1C355C4"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DBDF0C3"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4ACA10ED"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4F834C1"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10CB618"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r w:rsidR="00825D70" w:rsidRPr="00696146"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724" w:type="dxa"/>
            <w:tcBorders>
              <w:top w:val="nil"/>
              <w:left w:val="nil"/>
              <w:bottom w:val="nil"/>
              <w:right w:val="nil"/>
            </w:tcBorders>
            <w:shd w:val="clear" w:color="auto" w:fill="auto"/>
            <w:noWrap/>
            <w:vAlign w:val="center"/>
            <w:hideMark/>
          </w:tcPr>
          <w:p w14:paraId="5A99F9AD"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00C50E4"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53881C02"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7A7691F"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C788F6B"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822EED0"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F306D78"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FE44825"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3B08C16"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26FAD6E6" w14:textId="77777777" w:rsidR="00C4380E" w:rsidRPr="00696146" w:rsidRDefault="00C4380E" w:rsidP="00C4380E">
            <w:pPr>
              <w:spacing w:after="0" w:line="240" w:lineRule="auto"/>
              <w:jc w:val="center"/>
              <w:rPr>
                <w:rFonts w:ascii="Times New Roman" w:eastAsia="Times New Roman" w:hAnsi="Times New Roman" w:cs="Times New Roman"/>
                <w:b/>
                <w:bCs/>
                <w:color w:val="BF8F00"/>
              </w:rPr>
            </w:pPr>
            <w:r w:rsidRPr="00696146">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0130429"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74933AC2"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r>
      <w:tr w:rsidR="00825D70" w:rsidRPr="00696146"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696146" w:rsidRDefault="00C4380E" w:rsidP="00C4380E">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696146" w:rsidRDefault="00C4380E" w:rsidP="00C4380E">
            <w:pPr>
              <w:spacing w:after="0" w:line="240" w:lineRule="auto"/>
              <w:jc w:val="center"/>
              <w:rPr>
                <w:rFonts w:ascii="Times New Roman" w:eastAsia="Times New Roman" w:hAnsi="Times New Roman" w:cs="Times New Roman"/>
                <w:color w:val="8497B0"/>
              </w:rPr>
            </w:pPr>
            <w:r w:rsidRPr="00696146">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696146" w:rsidRDefault="00C4380E" w:rsidP="00C4380E">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696146" w:rsidRDefault="00C4380E" w:rsidP="00C4380E">
            <w:pPr>
              <w:spacing w:after="0" w:line="240" w:lineRule="auto"/>
              <w:jc w:val="center"/>
              <w:rPr>
                <w:rFonts w:ascii="Times New Roman" w:eastAsia="Times New Roman" w:hAnsi="Times New Roman" w:cs="Times New Roman"/>
                <w:b/>
                <w:bCs/>
                <w:color w:val="8497B0"/>
              </w:rPr>
            </w:pPr>
            <w:r w:rsidRPr="00696146">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696146" w:rsidRDefault="00C4380E" w:rsidP="00C4380E">
            <w:pPr>
              <w:spacing w:after="0" w:line="240" w:lineRule="auto"/>
              <w:jc w:val="center"/>
              <w:rPr>
                <w:rFonts w:ascii="Times New Roman" w:eastAsia="Times New Roman" w:hAnsi="Times New Roman" w:cs="Times New Roman"/>
                <w:color w:val="BF8F00"/>
              </w:rPr>
            </w:pPr>
            <w:r w:rsidRPr="00696146">
              <w:rPr>
                <w:rFonts w:ascii="Times New Roman" w:eastAsia="Times New Roman" w:hAnsi="Times New Roman" w:cs="Times New Roman"/>
                <w:color w:val="BF8F00"/>
              </w:rPr>
              <w:t>inc</w:t>
            </w:r>
          </w:p>
        </w:tc>
      </w:tr>
    </w:tbl>
    <w:p w14:paraId="7FD8154B" w14:textId="0F89C99B" w:rsidR="00FC7367" w:rsidRPr="00696146" w:rsidRDefault="00FC7367" w:rsidP="00525F49">
      <w:pPr>
        <w:spacing w:after="0" w:line="276" w:lineRule="auto"/>
        <w:rPr>
          <w:rFonts w:ascii="Times New Roman" w:hAnsi="Times New Roman" w:cs="Times New Roman"/>
          <w:sz w:val="24"/>
          <w:szCs w:val="24"/>
        </w:rPr>
      </w:pPr>
    </w:p>
    <w:p w14:paraId="3407EB98" w14:textId="77777777" w:rsidR="00C4380E" w:rsidRPr="00696146" w:rsidRDefault="00C4380E" w:rsidP="00525F49">
      <w:pPr>
        <w:spacing w:after="0" w:line="276" w:lineRule="auto"/>
        <w:rPr>
          <w:rFonts w:ascii="Courier New" w:hAnsi="Courier New" w:cs="Courier New"/>
          <w:sz w:val="20"/>
          <w:szCs w:val="20"/>
        </w:rPr>
      </w:pPr>
    </w:p>
    <w:sectPr w:rsidR="00C4380E" w:rsidRPr="00696146" w:rsidSect="00C438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3BD8F" w14:textId="77777777" w:rsidR="00214C69" w:rsidRDefault="00214C69" w:rsidP="000948A3">
      <w:pPr>
        <w:spacing w:after="0" w:line="240" w:lineRule="auto"/>
      </w:pPr>
      <w:r>
        <w:separator/>
      </w:r>
    </w:p>
  </w:endnote>
  <w:endnote w:type="continuationSeparator" w:id="0">
    <w:p w14:paraId="7E8995CB" w14:textId="77777777" w:rsidR="00214C69" w:rsidRDefault="00214C69"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FC9DF" w14:textId="77777777" w:rsidR="00214C69" w:rsidRDefault="00214C69" w:rsidP="000948A3">
      <w:pPr>
        <w:spacing w:after="0" w:line="240" w:lineRule="auto"/>
      </w:pPr>
      <w:r>
        <w:separator/>
      </w:r>
    </w:p>
  </w:footnote>
  <w:footnote w:type="continuationSeparator" w:id="0">
    <w:p w14:paraId="1716FEA7" w14:textId="77777777" w:rsidR="00214C69" w:rsidRDefault="00214C69"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377B"/>
    <w:rsid w:val="00025B1D"/>
    <w:rsid w:val="000262C5"/>
    <w:rsid w:val="00026ECA"/>
    <w:rsid w:val="000271E3"/>
    <w:rsid w:val="00027C73"/>
    <w:rsid w:val="00027DC2"/>
    <w:rsid w:val="00030066"/>
    <w:rsid w:val="00032757"/>
    <w:rsid w:val="00034F4D"/>
    <w:rsid w:val="000362C3"/>
    <w:rsid w:val="000368BC"/>
    <w:rsid w:val="0004202B"/>
    <w:rsid w:val="00043A36"/>
    <w:rsid w:val="00043FF1"/>
    <w:rsid w:val="00044CCB"/>
    <w:rsid w:val="00044EBD"/>
    <w:rsid w:val="00046116"/>
    <w:rsid w:val="00047016"/>
    <w:rsid w:val="00047F31"/>
    <w:rsid w:val="00051B7A"/>
    <w:rsid w:val="0005399B"/>
    <w:rsid w:val="00054182"/>
    <w:rsid w:val="00060331"/>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956"/>
    <w:rsid w:val="000B16A5"/>
    <w:rsid w:val="000B1E94"/>
    <w:rsid w:val="000B5B0D"/>
    <w:rsid w:val="000B5D39"/>
    <w:rsid w:val="000B66EA"/>
    <w:rsid w:val="000B69DB"/>
    <w:rsid w:val="000B7AC9"/>
    <w:rsid w:val="000C02AA"/>
    <w:rsid w:val="000C0E6B"/>
    <w:rsid w:val="000C5BA5"/>
    <w:rsid w:val="000C6D84"/>
    <w:rsid w:val="000D1334"/>
    <w:rsid w:val="000D1A78"/>
    <w:rsid w:val="000D5398"/>
    <w:rsid w:val="000D5CC9"/>
    <w:rsid w:val="000D6CCC"/>
    <w:rsid w:val="000D6E30"/>
    <w:rsid w:val="000E1155"/>
    <w:rsid w:val="000E2156"/>
    <w:rsid w:val="000E2F1F"/>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02F0"/>
    <w:rsid w:val="001216F9"/>
    <w:rsid w:val="001217B5"/>
    <w:rsid w:val="001220A2"/>
    <w:rsid w:val="0012220E"/>
    <w:rsid w:val="00124164"/>
    <w:rsid w:val="00124792"/>
    <w:rsid w:val="00124A30"/>
    <w:rsid w:val="00126BB5"/>
    <w:rsid w:val="001274A1"/>
    <w:rsid w:val="001279D6"/>
    <w:rsid w:val="00130E7B"/>
    <w:rsid w:val="00131625"/>
    <w:rsid w:val="001368F6"/>
    <w:rsid w:val="00136F97"/>
    <w:rsid w:val="00137448"/>
    <w:rsid w:val="00137938"/>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5243"/>
    <w:rsid w:val="001B725A"/>
    <w:rsid w:val="001B77E0"/>
    <w:rsid w:val="001C152E"/>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4C69"/>
    <w:rsid w:val="002179E9"/>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560E"/>
    <w:rsid w:val="0025607E"/>
    <w:rsid w:val="00260EB5"/>
    <w:rsid w:val="00270DB9"/>
    <w:rsid w:val="002719C7"/>
    <w:rsid w:val="00271B19"/>
    <w:rsid w:val="00276E6E"/>
    <w:rsid w:val="00280987"/>
    <w:rsid w:val="00283EAA"/>
    <w:rsid w:val="00284706"/>
    <w:rsid w:val="00290DCD"/>
    <w:rsid w:val="0029140F"/>
    <w:rsid w:val="00292F70"/>
    <w:rsid w:val="0029345A"/>
    <w:rsid w:val="002934E1"/>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0D75"/>
    <w:rsid w:val="002C2E60"/>
    <w:rsid w:val="002C4826"/>
    <w:rsid w:val="002C68A1"/>
    <w:rsid w:val="002C7D4D"/>
    <w:rsid w:val="002D04C9"/>
    <w:rsid w:val="002D08CD"/>
    <w:rsid w:val="002D2554"/>
    <w:rsid w:val="002D3C9B"/>
    <w:rsid w:val="002D5304"/>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3B13"/>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233"/>
    <w:rsid w:val="00343A3E"/>
    <w:rsid w:val="00346D6F"/>
    <w:rsid w:val="003476F7"/>
    <w:rsid w:val="003510B5"/>
    <w:rsid w:val="00351BEE"/>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C7999"/>
    <w:rsid w:val="003D0E36"/>
    <w:rsid w:val="003D2C56"/>
    <w:rsid w:val="003D36F2"/>
    <w:rsid w:val="003D466F"/>
    <w:rsid w:val="003D46EE"/>
    <w:rsid w:val="003D59FA"/>
    <w:rsid w:val="003D6B3A"/>
    <w:rsid w:val="003E06B1"/>
    <w:rsid w:val="003E49CE"/>
    <w:rsid w:val="003E5643"/>
    <w:rsid w:val="003F0F04"/>
    <w:rsid w:val="003F3988"/>
    <w:rsid w:val="003F5A75"/>
    <w:rsid w:val="003F700F"/>
    <w:rsid w:val="003F7D3F"/>
    <w:rsid w:val="004006CC"/>
    <w:rsid w:val="00400A7D"/>
    <w:rsid w:val="004033C1"/>
    <w:rsid w:val="004035B9"/>
    <w:rsid w:val="00404268"/>
    <w:rsid w:val="00405FFA"/>
    <w:rsid w:val="0041091D"/>
    <w:rsid w:val="00412DCA"/>
    <w:rsid w:val="004136F6"/>
    <w:rsid w:val="00414137"/>
    <w:rsid w:val="00414A4B"/>
    <w:rsid w:val="00417FAA"/>
    <w:rsid w:val="0042189C"/>
    <w:rsid w:val="004222D3"/>
    <w:rsid w:val="0042301F"/>
    <w:rsid w:val="00424205"/>
    <w:rsid w:val="00424D62"/>
    <w:rsid w:val="00426ABE"/>
    <w:rsid w:val="0042772A"/>
    <w:rsid w:val="004310A9"/>
    <w:rsid w:val="004329F9"/>
    <w:rsid w:val="00437878"/>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31BE"/>
    <w:rsid w:val="004733F6"/>
    <w:rsid w:val="0047460C"/>
    <w:rsid w:val="0047677B"/>
    <w:rsid w:val="00480458"/>
    <w:rsid w:val="00483A0F"/>
    <w:rsid w:val="00484AD3"/>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7105"/>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3F30"/>
    <w:rsid w:val="0051423E"/>
    <w:rsid w:val="00514778"/>
    <w:rsid w:val="00520410"/>
    <w:rsid w:val="005215C4"/>
    <w:rsid w:val="0052482A"/>
    <w:rsid w:val="00524934"/>
    <w:rsid w:val="00524C65"/>
    <w:rsid w:val="00525F49"/>
    <w:rsid w:val="00526F2A"/>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671D4"/>
    <w:rsid w:val="005710A5"/>
    <w:rsid w:val="00573984"/>
    <w:rsid w:val="00574A7F"/>
    <w:rsid w:val="00577556"/>
    <w:rsid w:val="00585D4B"/>
    <w:rsid w:val="005866A2"/>
    <w:rsid w:val="00592B3C"/>
    <w:rsid w:val="005934B1"/>
    <w:rsid w:val="0059417D"/>
    <w:rsid w:val="00595474"/>
    <w:rsid w:val="005967D3"/>
    <w:rsid w:val="005A3677"/>
    <w:rsid w:val="005A44AA"/>
    <w:rsid w:val="005A5833"/>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2FD3"/>
    <w:rsid w:val="005D6BF0"/>
    <w:rsid w:val="005E018A"/>
    <w:rsid w:val="005E4A55"/>
    <w:rsid w:val="005E5A51"/>
    <w:rsid w:val="005E5C5B"/>
    <w:rsid w:val="005F125F"/>
    <w:rsid w:val="005F1288"/>
    <w:rsid w:val="005F19A0"/>
    <w:rsid w:val="005F4E11"/>
    <w:rsid w:val="005F7067"/>
    <w:rsid w:val="00602061"/>
    <w:rsid w:val="0060238A"/>
    <w:rsid w:val="00604371"/>
    <w:rsid w:val="00605E33"/>
    <w:rsid w:val="00605F2C"/>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8AF"/>
    <w:rsid w:val="00646CC3"/>
    <w:rsid w:val="0064705E"/>
    <w:rsid w:val="00647FB6"/>
    <w:rsid w:val="00650001"/>
    <w:rsid w:val="0065153E"/>
    <w:rsid w:val="0065573E"/>
    <w:rsid w:val="006569FA"/>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96146"/>
    <w:rsid w:val="006A516F"/>
    <w:rsid w:val="006A5AA7"/>
    <w:rsid w:val="006A5D5D"/>
    <w:rsid w:val="006A66EC"/>
    <w:rsid w:val="006A77E6"/>
    <w:rsid w:val="006A7F2D"/>
    <w:rsid w:val="006B0089"/>
    <w:rsid w:val="006B1C22"/>
    <w:rsid w:val="006B603F"/>
    <w:rsid w:val="006C0A4C"/>
    <w:rsid w:val="006C324B"/>
    <w:rsid w:val="006C4453"/>
    <w:rsid w:val="006C48A9"/>
    <w:rsid w:val="006C7AE5"/>
    <w:rsid w:val="006C7AEF"/>
    <w:rsid w:val="006D0638"/>
    <w:rsid w:val="006D3119"/>
    <w:rsid w:val="006D330D"/>
    <w:rsid w:val="006D4A4D"/>
    <w:rsid w:val="006D4D91"/>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701E9E"/>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6A70"/>
    <w:rsid w:val="00736C1D"/>
    <w:rsid w:val="00740581"/>
    <w:rsid w:val="0074309A"/>
    <w:rsid w:val="007431EF"/>
    <w:rsid w:val="00745102"/>
    <w:rsid w:val="00745522"/>
    <w:rsid w:val="00745992"/>
    <w:rsid w:val="00747ADD"/>
    <w:rsid w:val="00753528"/>
    <w:rsid w:val="00753B92"/>
    <w:rsid w:val="007578BB"/>
    <w:rsid w:val="00757A06"/>
    <w:rsid w:val="0076054A"/>
    <w:rsid w:val="00761AFF"/>
    <w:rsid w:val="007639B3"/>
    <w:rsid w:val="00765B25"/>
    <w:rsid w:val="007674E0"/>
    <w:rsid w:val="00770046"/>
    <w:rsid w:val="007711B7"/>
    <w:rsid w:val="00771464"/>
    <w:rsid w:val="00771876"/>
    <w:rsid w:val="00772450"/>
    <w:rsid w:val="00773199"/>
    <w:rsid w:val="007747B5"/>
    <w:rsid w:val="00775E29"/>
    <w:rsid w:val="007767BB"/>
    <w:rsid w:val="00776E03"/>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5640"/>
    <w:rsid w:val="00806965"/>
    <w:rsid w:val="008075B1"/>
    <w:rsid w:val="0080792A"/>
    <w:rsid w:val="008119B1"/>
    <w:rsid w:val="00811E60"/>
    <w:rsid w:val="00812E6A"/>
    <w:rsid w:val="00816FDF"/>
    <w:rsid w:val="0081711C"/>
    <w:rsid w:val="00817447"/>
    <w:rsid w:val="00820A91"/>
    <w:rsid w:val="0082417F"/>
    <w:rsid w:val="00825D70"/>
    <w:rsid w:val="00827776"/>
    <w:rsid w:val="00830D6C"/>
    <w:rsid w:val="00831F4B"/>
    <w:rsid w:val="0083358B"/>
    <w:rsid w:val="00834EC9"/>
    <w:rsid w:val="00835B03"/>
    <w:rsid w:val="00840EAC"/>
    <w:rsid w:val="008412FF"/>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6689"/>
    <w:rsid w:val="00897B60"/>
    <w:rsid w:val="008A0D16"/>
    <w:rsid w:val="008A102C"/>
    <w:rsid w:val="008A11FC"/>
    <w:rsid w:val="008A1275"/>
    <w:rsid w:val="008A13DF"/>
    <w:rsid w:val="008A2102"/>
    <w:rsid w:val="008A2F68"/>
    <w:rsid w:val="008A34A8"/>
    <w:rsid w:val="008B1BA5"/>
    <w:rsid w:val="008B5089"/>
    <w:rsid w:val="008B58D6"/>
    <w:rsid w:val="008B65AD"/>
    <w:rsid w:val="008B6865"/>
    <w:rsid w:val="008B780E"/>
    <w:rsid w:val="008C0485"/>
    <w:rsid w:val="008C3216"/>
    <w:rsid w:val="008C3821"/>
    <w:rsid w:val="008C3968"/>
    <w:rsid w:val="008C4C53"/>
    <w:rsid w:val="008C4F3E"/>
    <w:rsid w:val="008C6947"/>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30C6C"/>
    <w:rsid w:val="00930CBC"/>
    <w:rsid w:val="00931DBF"/>
    <w:rsid w:val="00934198"/>
    <w:rsid w:val="009365B1"/>
    <w:rsid w:val="0093765B"/>
    <w:rsid w:val="00941351"/>
    <w:rsid w:val="00955498"/>
    <w:rsid w:val="00956740"/>
    <w:rsid w:val="00957FFA"/>
    <w:rsid w:val="0096022C"/>
    <w:rsid w:val="00962924"/>
    <w:rsid w:val="0096519E"/>
    <w:rsid w:val="009703F4"/>
    <w:rsid w:val="0097220A"/>
    <w:rsid w:val="00972444"/>
    <w:rsid w:val="00975298"/>
    <w:rsid w:val="0098437F"/>
    <w:rsid w:val="009844A1"/>
    <w:rsid w:val="00985252"/>
    <w:rsid w:val="00987876"/>
    <w:rsid w:val="0099309B"/>
    <w:rsid w:val="009941F5"/>
    <w:rsid w:val="00994437"/>
    <w:rsid w:val="00994593"/>
    <w:rsid w:val="00994784"/>
    <w:rsid w:val="00994B48"/>
    <w:rsid w:val="009968CB"/>
    <w:rsid w:val="00997148"/>
    <w:rsid w:val="00997BC8"/>
    <w:rsid w:val="009A391A"/>
    <w:rsid w:val="009A403C"/>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C2A"/>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70765"/>
    <w:rsid w:val="00A7235D"/>
    <w:rsid w:val="00A72731"/>
    <w:rsid w:val="00A727A5"/>
    <w:rsid w:val="00A72D1C"/>
    <w:rsid w:val="00A73F25"/>
    <w:rsid w:val="00A7555F"/>
    <w:rsid w:val="00A77D11"/>
    <w:rsid w:val="00A81260"/>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43620"/>
    <w:rsid w:val="00B50474"/>
    <w:rsid w:val="00B545D4"/>
    <w:rsid w:val="00B57561"/>
    <w:rsid w:val="00B631B3"/>
    <w:rsid w:val="00B70BCB"/>
    <w:rsid w:val="00B76172"/>
    <w:rsid w:val="00B77F07"/>
    <w:rsid w:val="00B81B6C"/>
    <w:rsid w:val="00B81DC0"/>
    <w:rsid w:val="00B82F30"/>
    <w:rsid w:val="00B833CD"/>
    <w:rsid w:val="00B85B3C"/>
    <w:rsid w:val="00B86A75"/>
    <w:rsid w:val="00B90216"/>
    <w:rsid w:val="00B90FC5"/>
    <w:rsid w:val="00B943AF"/>
    <w:rsid w:val="00B9522C"/>
    <w:rsid w:val="00B9639C"/>
    <w:rsid w:val="00B9697C"/>
    <w:rsid w:val="00B9784F"/>
    <w:rsid w:val="00BA2DAD"/>
    <w:rsid w:val="00BA359D"/>
    <w:rsid w:val="00BA36E6"/>
    <w:rsid w:val="00BA5FF3"/>
    <w:rsid w:val="00BA647D"/>
    <w:rsid w:val="00BA7138"/>
    <w:rsid w:val="00BA7340"/>
    <w:rsid w:val="00BB1A01"/>
    <w:rsid w:val="00BB2C14"/>
    <w:rsid w:val="00BB580A"/>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6F6"/>
    <w:rsid w:val="00BE170E"/>
    <w:rsid w:val="00BE19B2"/>
    <w:rsid w:val="00BE331C"/>
    <w:rsid w:val="00BE3D09"/>
    <w:rsid w:val="00BE408A"/>
    <w:rsid w:val="00BF0293"/>
    <w:rsid w:val="00BF0501"/>
    <w:rsid w:val="00BF07F6"/>
    <w:rsid w:val="00BF0BB0"/>
    <w:rsid w:val="00BF0CFB"/>
    <w:rsid w:val="00BF1130"/>
    <w:rsid w:val="00BF12D5"/>
    <w:rsid w:val="00BF1A6A"/>
    <w:rsid w:val="00BF1E3E"/>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B3D06"/>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5D67"/>
    <w:rsid w:val="00D160DA"/>
    <w:rsid w:val="00D24F04"/>
    <w:rsid w:val="00D24F30"/>
    <w:rsid w:val="00D2588D"/>
    <w:rsid w:val="00D27793"/>
    <w:rsid w:val="00D30CC6"/>
    <w:rsid w:val="00D327B6"/>
    <w:rsid w:val="00D33486"/>
    <w:rsid w:val="00D33563"/>
    <w:rsid w:val="00D359D9"/>
    <w:rsid w:val="00D36A6D"/>
    <w:rsid w:val="00D413B7"/>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66DBF"/>
    <w:rsid w:val="00D700D8"/>
    <w:rsid w:val="00D730AB"/>
    <w:rsid w:val="00D73610"/>
    <w:rsid w:val="00D74175"/>
    <w:rsid w:val="00D74B87"/>
    <w:rsid w:val="00D75539"/>
    <w:rsid w:val="00D7717F"/>
    <w:rsid w:val="00D81E00"/>
    <w:rsid w:val="00D825F8"/>
    <w:rsid w:val="00D82E1A"/>
    <w:rsid w:val="00D8516C"/>
    <w:rsid w:val="00D85AFF"/>
    <w:rsid w:val="00D8716A"/>
    <w:rsid w:val="00D87FFB"/>
    <w:rsid w:val="00D91B06"/>
    <w:rsid w:val="00D92AF0"/>
    <w:rsid w:val="00D92D9A"/>
    <w:rsid w:val="00D95157"/>
    <w:rsid w:val="00D95C38"/>
    <w:rsid w:val="00D9722C"/>
    <w:rsid w:val="00D97C46"/>
    <w:rsid w:val="00D97F58"/>
    <w:rsid w:val="00DA1EB7"/>
    <w:rsid w:val="00DA57F2"/>
    <w:rsid w:val="00DA59E3"/>
    <w:rsid w:val="00DA75D1"/>
    <w:rsid w:val="00DA77DC"/>
    <w:rsid w:val="00DA7BF9"/>
    <w:rsid w:val="00DB0DD2"/>
    <w:rsid w:val="00DB2914"/>
    <w:rsid w:val="00DB2C8D"/>
    <w:rsid w:val="00DB3576"/>
    <w:rsid w:val="00DB3DA6"/>
    <w:rsid w:val="00DB5103"/>
    <w:rsid w:val="00DB56B7"/>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6DAF"/>
    <w:rsid w:val="00DF7194"/>
    <w:rsid w:val="00DF7D3D"/>
    <w:rsid w:val="00E006C3"/>
    <w:rsid w:val="00E00C85"/>
    <w:rsid w:val="00E049D8"/>
    <w:rsid w:val="00E05E74"/>
    <w:rsid w:val="00E0729A"/>
    <w:rsid w:val="00E10DC5"/>
    <w:rsid w:val="00E11037"/>
    <w:rsid w:val="00E1434A"/>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702A"/>
    <w:rsid w:val="00E3749D"/>
    <w:rsid w:val="00E37AF6"/>
    <w:rsid w:val="00E42010"/>
    <w:rsid w:val="00E421F7"/>
    <w:rsid w:val="00E42EFA"/>
    <w:rsid w:val="00E44A91"/>
    <w:rsid w:val="00E44F11"/>
    <w:rsid w:val="00E46199"/>
    <w:rsid w:val="00E46262"/>
    <w:rsid w:val="00E5003D"/>
    <w:rsid w:val="00E503EC"/>
    <w:rsid w:val="00E51534"/>
    <w:rsid w:val="00E526B4"/>
    <w:rsid w:val="00E57FF8"/>
    <w:rsid w:val="00E600E4"/>
    <w:rsid w:val="00E61003"/>
    <w:rsid w:val="00E610B4"/>
    <w:rsid w:val="00E6214F"/>
    <w:rsid w:val="00E62707"/>
    <w:rsid w:val="00E64891"/>
    <w:rsid w:val="00E741CE"/>
    <w:rsid w:val="00E758AD"/>
    <w:rsid w:val="00E76EC3"/>
    <w:rsid w:val="00E80B3C"/>
    <w:rsid w:val="00E812F5"/>
    <w:rsid w:val="00E81EF0"/>
    <w:rsid w:val="00E824EB"/>
    <w:rsid w:val="00E83288"/>
    <w:rsid w:val="00E8541D"/>
    <w:rsid w:val="00E87A2A"/>
    <w:rsid w:val="00E9212D"/>
    <w:rsid w:val="00E93549"/>
    <w:rsid w:val="00E93656"/>
    <w:rsid w:val="00E973A2"/>
    <w:rsid w:val="00E97602"/>
    <w:rsid w:val="00EA1E66"/>
    <w:rsid w:val="00EA68C8"/>
    <w:rsid w:val="00EA6D62"/>
    <w:rsid w:val="00EB2365"/>
    <w:rsid w:val="00EB515E"/>
    <w:rsid w:val="00EB578E"/>
    <w:rsid w:val="00EC0455"/>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311B"/>
    <w:rsid w:val="00F063EB"/>
    <w:rsid w:val="00F06CCE"/>
    <w:rsid w:val="00F11279"/>
    <w:rsid w:val="00F13841"/>
    <w:rsid w:val="00F15A58"/>
    <w:rsid w:val="00F17069"/>
    <w:rsid w:val="00F1717F"/>
    <w:rsid w:val="00F17CF4"/>
    <w:rsid w:val="00F202D4"/>
    <w:rsid w:val="00F22F55"/>
    <w:rsid w:val="00F2524B"/>
    <w:rsid w:val="00F25497"/>
    <w:rsid w:val="00F25B39"/>
    <w:rsid w:val="00F27AD5"/>
    <w:rsid w:val="00F3122B"/>
    <w:rsid w:val="00F31436"/>
    <w:rsid w:val="00F31639"/>
    <w:rsid w:val="00F317B0"/>
    <w:rsid w:val="00F331B9"/>
    <w:rsid w:val="00F3461B"/>
    <w:rsid w:val="00F354E1"/>
    <w:rsid w:val="00F365E1"/>
    <w:rsid w:val="00F401F2"/>
    <w:rsid w:val="00F405A0"/>
    <w:rsid w:val="00F44855"/>
    <w:rsid w:val="00F44A63"/>
    <w:rsid w:val="00F44FBA"/>
    <w:rsid w:val="00F4542A"/>
    <w:rsid w:val="00F5101E"/>
    <w:rsid w:val="00F522AA"/>
    <w:rsid w:val="00F54F32"/>
    <w:rsid w:val="00F60D60"/>
    <w:rsid w:val="00F6127C"/>
    <w:rsid w:val="00F61618"/>
    <w:rsid w:val="00F65C00"/>
    <w:rsid w:val="00F65C1D"/>
    <w:rsid w:val="00F65D8E"/>
    <w:rsid w:val="00F70D4C"/>
    <w:rsid w:val="00F728B9"/>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A00"/>
    <w:rsid w:val="00FD4C9D"/>
    <w:rsid w:val="00FD55B9"/>
    <w:rsid w:val="00FD570B"/>
    <w:rsid w:val="00FD7616"/>
    <w:rsid w:val="00FE1E81"/>
    <w:rsid w:val="00FE4E67"/>
    <w:rsid w:val="00FE6223"/>
    <w:rsid w:val="00FE655A"/>
    <w:rsid w:val="00FE71DD"/>
    <w:rsid w:val="00FE79D1"/>
    <w:rsid w:val="00FF24C0"/>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0</TotalTime>
  <Pages>151</Pages>
  <Words>45017</Words>
  <Characters>256598</Characters>
  <Application>Microsoft Office Word</Application>
  <DocSecurity>0</DocSecurity>
  <Lines>2138</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98</cp:revision>
  <dcterms:created xsi:type="dcterms:W3CDTF">2022-12-14T18:39:00Z</dcterms:created>
  <dcterms:modified xsi:type="dcterms:W3CDTF">2023-03-0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